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7463F" w14:textId="77777777" w:rsidR="00563A3F" w:rsidRDefault="00563A3F" w:rsidP="00563A3F">
      <w:pPr>
        <w:pStyle w:val="Heading1"/>
        <w:spacing w:line="480" w:lineRule="auto"/>
        <w:rPr>
          <w:lang w:val="en-US"/>
        </w:rPr>
      </w:pPr>
      <w:bookmarkStart w:id="0" w:name="_Toc200684701"/>
      <w:r>
        <w:rPr>
          <w:lang w:val="en-US"/>
        </w:rPr>
        <w:t>BAB II</w:t>
      </w:r>
      <w:r>
        <w:rPr>
          <w:lang w:val="en-US"/>
        </w:rPr>
        <w:br/>
        <w:t>LANDASAN TEORI</w:t>
      </w:r>
      <w:bookmarkEnd w:id="0"/>
    </w:p>
    <w:p w14:paraId="53CE9B21" w14:textId="77777777" w:rsidR="00563A3F" w:rsidRDefault="00563A3F" w:rsidP="00563A3F">
      <w:pPr>
        <w:pStyle w:val="Heading2"/>
        <w:spacing w:line="480" w:lineRule="auto"/>
        <w:rPr>
          <w:lang w:val="en-US"/>
        </w:rPr>
      </w:pPr>
      <w:bookmarkStart w:id="1" w:name="_Toc200684702"/>
      <w:r>
        <w:rPr>
          <w:lang w:val="en-US"/>
        </w:rPr>
        <w:t>2.1 Penelitian Relevan</w:t>
      </w:r>
      <w:bookmarkEnd w:id="1"/>
    </w:p>
    <w:p w14:paraId="27E189AF" w14:textId="77777777" w:rsidR="0092537D" w:rsidRPr="0092537D" w:rsidRDefault="0092537D" w:rsidP="0092537D">
      <w:pPr>
        <w:spacing w:line="480" w:lineRule="auto"/>
        <w:ind w:firstLine="284"/>
        <w:jc w:val="both"/>
      </w:pPr>
      <w:r w:rsidRPr="0092537D">
        <w:rPr>
          <w:lang w:val="en-US"/>
        </w:rPr>
        <w:t xml:space="preserve">Penelitian yang relevan digunakan sebagai bahan acuan dalam penelitian ini untuk memperkuat teori serta memperjelas ruang lingkup studi yang dilakukan.  Berikut adalah beberapa penelitian yang berkaitan dengan Sistem Pendukung Keputusan (SPK) dalam pemilihan jasa pengiriman barang serta penerapan metode </w:t>
      </w:r>
      <w:r w:rsidRPr="0092537D">
        <w:rPr>
          <w:i/>
          <w:iCs/>
          <w:lang w:val="en-US"/>
        </w:rPr>
        <w:t>Additive Ratio Assessment  (ARAS):</w:t>
      </w:r>
    </w:p>
    <w:p w14:paraId="2D10113C" w14:textId="1F005E3A" w:rsidR="0092537D" w:rsidRPr="00995EF9" w:rsidRDefault="0092537D" w:rsidP="00120DF5">
      <w:pPr>
        <w:pStyle w:val="ListParagraph"/>
        <w:numPr>
          <w:ilvl w:val="0"/>
          <w:numId w:val="3"/>
        </w:numPr>
        <w:spacing w:after="200" w:line="480" w:lineRule="auto"/>
        <w:ind w:left="709" w:hanging="425"/>
        <w:jc w:val="both"/>
        <w:rPr>
          <w:sz w:val="16"/>
          <w:szCs w:val="16"/>
        </w:rPr>
      </w:pPr>
      <w:r>
        <w:t xml:space="preserve">Penelitian yang dilakukan oleh </w:t>
      </w:r>
      <w:r>
        <w:fldChar w:fldCharType="begin" w:fldLock="1"/>
      </w:r>
      <w:r w:rsidR="004F2FDD">
        <w:instrText>ADDIN CSL_CITATION {"citationItems":[{"id":"ITEM-1","itemData":{"DOI":"10.37600/tekinkom.v7i1.1055","ISSN":"2621-3079","author":[{"dropping-particle":"","family":"Sugara","given":"Heru","non-dropping-particle":"","parse-names":false,"suffix":""},{"dropping-particle":"","family":"Parapat","given":"Eka Pratiwi","non-dropping-particle":"","parse-names":false,"suffix":""},{"dropping-particle":"","family":"Siringo-ringo","given":"Eko Deswin","non-dropping-particle":"","parse-names":false,"suffix":""},{"dropping-particle":"","family":"Yunus","given":"M.","non-dropping-particle":"","parse-names":false,"suffix":""},{"dropping-particle":"","family":"Hanafiah","given":"M. Ali","non-dropping-particle":"","parse-names":false,"suffix":""},{"dropping-particle":"","family":"Lestari","given":"Yuyun Dwi","non-dropping-particle":"","parse-names":false,"suffix":""}],"container-title":"Jurnal TEKINKOM","id":"ITEM-1","issue":"1","issued":{"date-parts":[["2024"]]},"page":"292-299","title":"Sistem Pendukung Keputusan Pemilihan Calon Pustakawan Menggunakan Metode Aras","type":"article-journal","volume":"7"},"uris":["http://www.mendeley.com/documents/?uuid=04bbca49-2e2c-407b-80ec-c38bb1c3cb24","http://www.mendeley.com/documents/?uuid=57df380c-15fc-47cb-adfc-402ea86d73dd"]}],"mendeley":{"formattedCitation":"(Sugara et al., 2024)","plainTextFormattedCitation":"(Sugara et al., 2024)","previouslyFormattedCitation":"(Sugara et al., 2024)"},"properties":{"noteIndex":0},"schema":"https://github.com/citation-style-language/schema/raw/master/csl-citation.json"}</w:instrText>
      </w:r>
      <w:r>
        <w:fldChar w:fldCharType="separate"/>
      </w:r>
      <w:r w:rsidRPr="00995EF9">
        <w:t>(Sugara et al., 2024)</w:t>
      </w:r>
      <w:r>
        <w:fldChar w:fldCharType="end"/>
      </w:r>
      <w:r>
        <w:t xml:space="preserve"> dalam jurnal berjudul </w:t>
      </w:r>
      <w:r w:rsidRPr="00995EF9">
        <w:rPr>
          <w:rStyle w:val="Emphasis"/>
          <w:b/>
          <w:bCs/>
        </w:rPr>
        <w:t>“Sistem Pendukung Keputusan Pemilihan Calon Pustakawan Menggunakan Metode ARAS”</w:t>
      </w:r>
      <w:r w:rsidRPr="00995EF9">
        <w:rPr>
          <w:b/>
          <w:bCs/>
        </w:rPr>
        <w:t xml:space="preserve"> </w:t>
      </w:r>
      <w:r>
        <w:t xml:space="preserve">bertujuan untuk membangun sistem pendukung keputusan (SPK) berbasis metode Additive Ratio Assessment (ARAS) dalam proses seleksi pustakawan di Politeknik Bisnis Indonesia.  Sistem ini mengevaluasi 10 kandidat berdasarkan lima kriteria utama: IPK, umur, pengalaman kerja, nilai psikotes, dan nilai wawancara, dengan bobot yang telah ditentukan.  Hasil implementasi menunjukkan bahwa metode ARAS mampu memberikan hasil seleksi yang objektif, efisien, dan transparan, di mana kandidat terbaik memiliki nilai utilitas tertinggi sebesar 0,94780.  Penelitian ini relevan sebagai acuan dalam pengembangan sistem pendukung keputusan serupa untuk pemilihan personel berbasis multi-kriteria, termasuk dalam konteks lain seperti pemilihan jasa pengiriman, karyawan, atau pelamar beasiswa.  </w:t>
      </w:r>
    </w:p>
    <w:p w14:paraId="5C71EE28" w14:textId="5D224487" w:rsidR="0092537D" w:rsidRPr="00772867" w:rsidRDefault="0092537D" w:rsidP="00120DF5">
      <w:pPr>
        <w:pStyle w:val="ListParagraph"/>
        <w:numPr>
          <w:ilvl w:val="0"/>
          <w:numId w:val="3"/>
        </w:numPr>
        <w:spacing w:after="200" w:line="480" w:lineRule="auto"/>
        <w:ind w:left="709" w:hanging="425"/>
        <w:jc w:val="both"/>
        <w:rPr>
          <w:sz w:val="16"/>
          <w:szCs w:val="16"/>
        </w:rPr>
      </w:pPr>
      <w:r>
        <w:lastRenderedPageBreak/>
        <w:t xml:space="preserve">Penelitian yang dilakukan oleh </w:t>
      </w:r>
      <w:r>
        <w:fldChar w:fldCharType="begin" w:fldLock="1"/>
      </w:r>
      <w:r w:rsidR="004F2FDD">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995EF9">
        <w:t>(Tarigan et al., 2022)</w:t>
      </w:r>
      <w:r>
        <w:fldChar w:fldCharType="end"/>
      </w:r>
      <w:r>
        <w:t xml:space="preserve"> berjudul </w:t>
      </w:r>
      <w:r w:rsidRPr="00995EF9">
        <w:rPr>
          <w:rStyle w:val="Emphasis"/>
          <w:b/>
          <w:bCs/>
        </w:rPr>
        <w:t>“Sistem Pendukung Keputusan Dalam Menentukan Kinerja Pengajar dengan Metode Additive Ratio Assessment (ARAS)”</w:t>
      </w:r>
      <w:r>
        <w:t xml:space="preserve"> bertujuan untuk membantu proses evaluasi kinerja guru di SMP Negeri 3 Satu Atap Selesai yang sebelumnya dilakukan secara manual dan subjektif.  Dengan menerapkan metode ARAS, penelitian ini membangun sistem pendukung keputusan yang menilai kinerja tenaga pengajar berdasarkan lima kriteria utama: pedagogik, kepribadian, sosial, profesional, dan tanggung jawab.  Sistem ini dirancang menggunakan metode waterfall dan diuji untuk menghasilkan perangkingan objektif terhadap 14 guru.  Hasilnya menunjukkan bahwa metode ARAS mampu memberikan hasil evaluasi yang akurat dan efisien, serta mendukung pengambilan keputusan yang lebih transparan dalam menentukan guru berprestasi.  Penelitian ini relevan untuk dijadikan rujukan dalam pengembangan sistem penilaian berbasis multi-kriteria di bidang pendidikan maupun sektor lainnya</w:t>
      </w:r>
    </w:p>
    <w:p w14:paraId="19CA59B0" w14:textId="77777777" w:rsidR="0092537D" w:rsidRPr="00772867" w:rsidRDefault="0092537D" w:rsidP="00120DF5">
      <w:pPr>
        <w:pStyle w:val="ListParagraph"/>
        <w:numPr>
          <w:ilvl w:val="0"/>
          <w:numId w:val="3"/>
        </w:numPr>
        <w:spacing w:after="200" w:line="480" w:lineRule="auto"/>
        <w:ind w:left="709" w:hanging="425"/>
        <w:jc w:val="both"/>
        <w:rPr>
          <w:sz w:val="16"/>
          <w:szCs w:val="16"/>
        </w:rPr>
      </w:pPr>
      <w:r w:rsidRPr="00772867">
        <w:rPr>
          <w:b/>
          <w:bCs/>
          <w:szCs w:val="24"/>
          <w:lang w:val="en-US"/>
        </w:rPr>
        <w:t>Penelitian oleh</w:t>
      </w:r>
      <w:r w:rsidRPr="00772867">
        <w:rPr>
          <w:szCs w:val="24"/>
          <w:lang w:val="en-US"/>
        </w:rPr>
        <w:t xml:space="preserve"> (Saifana et al., 2024), dengan judul “Analisis Faktor yang Paling Mempengaruhi Keputusan Pelanggan dalam Memilih Jasa Ekspedisi”​</w:t>
      </w:r>
      <w:r>
        <w:rPr>
          <w:szCs w:val="24"/>
          <w:lang w:val="en-US"/>
        </w:rPr>
        <w:t xml:space="preserve">.  </w:t>
      </w:r>
      <w:r w:rsidRPr="00772867">
        <w:rPr>
          <w:szCs w:val="24"/>
          <w:lang w:val="en-US"/>
        </w:rPr>
        <w:t>Penelitian ini menganalisis faktor utama yang mempengaruhi keputusan pelanggan dalam memilih jasa ekspedisi</w:t>
      </w:r>
      <w:r>
        <w:rPr>
          <w:szCs w:val="24"/>
          <w:lang w:val="en-US"/>
        </w:rPr>
        <w:t xml:space="preserve">.  </w:t>
      </w:r>
      <w:r w:rsidRPr="00772867">
        <w:rPr>
          <w:szCs w:val="24"/>
          <w:lang w:val="en-US"/>
        </w:rPr>
        <w:t>Faktor yang dianalisis mencakup kecepatan pengiriman, biaya layanan, keamanan barang, cakupan wilayah, dan kualitas layanan pelanggan</w:t>
      </w:r>
      <w:r>
        <w:rPr>
          <w:szCs w:val="24"/>
          <w:lang w:val="en-US"/>
        </w:rPr>
        <w:t xml:space="preserve">.  </w:t>
      </w:r>
      <w:r w:rsidRPr="00772867">
        <w:rPr>
          <w:szCs w:val="24"/>
          <w:lang w:val="en-US"/>
        </w:rPr>
        <w:t>Hasil penelitian menunjukkan bahwa kecepatan pengiriman merupakan faktor utama yang paling berpengaruh dalam keputusan pelanggan, diikuti oleh keamanan barang dan biaya layanan</w:t>
      </w:r>
      <w:r>
        <w:rPr>
          <w:szCs w:val="24"/>
          <w:lang w:val="en-US"/>
        </w:rPr>
        <w:t xml:space="preserve">.  </w:t>
      </w:r>
      <w:r w:rsidRPr="00772867">
        <w:rPr>
          <w:szCs w:val="24"/>
          <w:lang w:val="en-US"/>
        </w:rPr>
        <w:t xml:space="preserve">Dengan mengetahui faktor-faktor utama yang memengaruhi pelanggan dalam memilih </w:t>
      </w:r>
      <w:r w:rsidRPr="00772867">
        <w:rPr>
          <w:szCs w:val="24"/>
          <w:lang w:val="en-US"/>
        </w:rPr>
        <w:lastRenderedPageBreak/>
        <w:t>ekspedisi, perusahaan jasa pengiriman dapat mengoptimalkan layanan mereka agar lebih kompetitif.</w:t>
      </w:r>
    </w:p>
    <w:p w14:paraId="2049B5EF" w14:textId="52D4579C" w:rsidR="0092537D" w:rsidRPr="0092537D" w:rsidRDefault="0092537D" w:rsidP="00120DF5">
      <w:pPr>
        <w:pStyle w:val="ListParagraph"/>
        <w:numPr>
          <w:ilvl w:val="0"/>
          <w:numId w:val="3"/>
        </w:numPr>
        <w:spacing w:after="200" w:line="480" w:lineRule="auto"/>
        <w:ind w:left="709" w:hanging="425"/>
        <w:jc w:val="both"/>
        <w:rPr>
          <w:sz w:val="16"/>
          <w:szCs w:val="16"/>
        </w:rPr>
      </w:pPr>
      <w:r>
        <w:t xml:space="preserve">Penelitian yang dilakukan oleh </w:t>
      </w:r>
      <w:r>
        <w:fldChar w:fldCharType="begin" w:fldLock="1"/>
      </w:r>
      <w:r w:rsidR="004F2FDD">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772867">
        <w:t>(Tarigan et al., 2022)</w:t>
      </w:r>
      <w:r>
        <w:fldChar w:fldCharType="end"/>
      </w:r>
      <w:r>
        <w:t xml:space="preserve"> berjudul </w:t>
      </w:r>
      <w:r w:rsidRPr="004751D3">
        <w:rPr>
          <w:rStyle w:val="Emphasis"/>
          <w:b/>
          <w:bCs/>
        </w:rPr>
        <w:t>“Sistem Pendukung Keputusan Dalam Assessment Peningkatan Kemampuan Pemain Tenis Meja Menggunakan Metode ARAS”</w:t>
      </w:r>
      <w:r w:rsidRPr="004751D3">
        <w:rPr>
          <w:b/>
          <w:bCs/>
        </w:rPr>
        <w:t xml:space="preserve"> </w:t>
      </w:r>
      <w:r>
        <w:t>bertujuan untuk membangun sistem yang dapat menilai peningkatan kemampuan atlet secara objektif, akurat, dan transparan di PTM Medan Utara.  Sistem ini dikembangkan menggunakan metode Additive Ratio Assessment (ARAS) yang memfasilitasi proses perangkingan berdasarkan enam kriteria keahlian: melakukan servis, mengembalikan servis, kemampuan menyerang, kemampuan bertahan, langkah kaki, dan stamina.  Penilaian sebelumnya yang subjektif dan tidak terstandar kini digantikan oleh sistem berbasis desktop yang dirancang dengan Visual Studio dan Microsoft Access.  Hasilnya menunjukkan bahwa metode ARAS dapat digunakan secara efektif untuk mengevaluasi dan memprioritaskan pemain berdasarkan tingkat peningkatan kemampuan mereka.  Penelitian ini dapat dijadikan rujukan dalam pengembangan sistem evaluasi kinerja berbasis multi-kriteria di bidang olahraga maupun sektor lainnya.</w:t>
      </w:r>
    </w:p>
    <w:p w14:paraId="691677B5" w14:textId="2B4E9613" w:rsidR="00563A3F" w:rsidRPr="0092537D" w:rsidRDefault="0092537D" w:rsidP="00120DF5">
      <w:pPr>
        <w:pStyle w:val="ListParagraph"/>
        <w:numPr>
          <w:ilvl w:val="0"/>
          <w:numId w:val="3"/>
        </w:numPr>
        <w:spacing w:after="200" w:line="480" w:lineRule="auto"/>
        <w:ind w:left="709" w:hanging="425"/>
        <w:jc w:val="both"/>
        <w:rPr>
          <w:sz w:val="16"/>
          <w:szCs w:val="16"/>
        </w:rPr>
      </w:pPr>
      <w:r>
        <w:t xml:space="preserve">Penelitian yang dilakukan oleh </w:t>
      </w:r>
      <w:r>
        <w:fldChar w:fldCharType="begin" w:fldLock="1"/>
      </w:r>
      <w:r w:rsidR="004F2FDD">
        <w:instrText>ADDIN CSL_CITATION {"citationItems":[{"id":"ITEM-1","itemData":{"author":[{"dropping-particle":"","family":"Lengkong","given":"Mira S","non-dropping-particle":"","parse-names":false,"suffix":""},{"dropping-particle":"","family":"Dengen","given":"Nataniel","non-dropping-particle":"","parse-names":false,"suffix":""},{"dropping-particle":"","family":"Agus","given":"Fahrul","non-dropping-particle":"","parse-names":false,"suffix":""}],"id":"ITEM-1","issue":"1","issued":{"date-parts":[["2025"]]},"page":"114-122","title":"Sistem Pendukung Keputusan Pemilihan Objek Wisata Kabupaten Berau Menggunakan Metode Additive Ration Assessment ( ARAS )","type":"article-journal","volume":"9"},"uris":["http://www.mendeley.com/documents/?uuid=ded8be30-4d84-4d7a-8415-e138c7664937","http://www.mendeley.com/documents/?uuid=b5708649-65da-4f3e-a146-221962da644b"]}],"mendeley":{"formattedCitation":"(Lengkong et al., 2025)","plainTextFormattedCitation":"(Lengkong et al., 2025)","previouslyFormattedCitation":"(Lengkong et al., 2025)"},"properties":{"noteIndex":0},"schema":"https://github.com/citation-style-language/schema/raw/master/csl-citation.json"}</w:instrText>
      </w:r>
      <w:r>
        <w:fldChar w:fldCharType="separate"/>
      </w:r>
      <w:r w:rsidRPr="00FC3575">
        <w:t>(Lengkong et al., 2025)</w:t>
      </w:r>
      <w:r>
        <w:fldChar w:fldCharType="end"/>
      </w:r>
      <w:r>
        <w:t xml:space="preserve"> berjudul </w:t>
      </w:r>
      <w:r>
        <w:rPr>
          <w:rStyle w:val="Emphasis"/>
        </w:rPr>
        <w:t>“Sistem Pendukung Keputusan Pemilihan Objek Wisata Kabupaten Berau Menggunakan Metode Additive Ratio Assessment (ARAS)”</w:t>
      </w:r>
      <w:r>
        <w:t xml:space="preserve"> bertujuan untuk membantu wisatawan memilih destinasi wisata terbaik di tengah banyaknya pilihan objek wisata di Kabupaten Berau, Kalimantan Timur, yang mencapai 224 lokasi.  Penelitian ini membangun sistem berbasis web yang menggunakan </w:t>
      </w:r>
      <w:r>
        <w:lastRenderedPageBreak/>
        <w:t>metode ARAS dengan mempertimbangkan lima kriteria penilaian: fasilitas, keamanan, kebersihan (sebagai kriteria benefit), serta biaya dan jarak (sebagai kriteria cost).  Dari 30 alternatif yang dianalisis, objek wisata Keraton Kesultanan Gunung Tabur terpilih sebagai yang terbaik dengan nilai utilitas tertinggi.  Sistem yang dibangun juga diuji menggunakan metode confusion matrix dan mencapai akurasi 80%.  Penelitian ini relevan untuk dikembangkan lebih lanjut dalam konteks pengambilan keputusan berbasis multi-kriteria untuk sektor pariwisata dan layanan publik lainnya.</w:t>
      </w:r>
    </w:p>
    <w:p w14:paraId="1DFB47B4" w14:textId="5E401EB3" w:rsidR="00563A3F" w:rsidRDefault="00563A3F" w:rsidP="00563A3F">
      <w:pPr>
        <w:pStyle w:val="Heading2"/>
        <w:spacing w:line="480" w:lineRule="auto"/>
      </w:pPr>
      <w:bookmarkStart w:id="2" w:name="_Toc200684703"/>
      <w:r>
        <w:t>2.2 Tinjauan Pustaka</w:t>
      </w:r>
      <w:bookmarkEnd w:id="2"/>
    </w:p>
    <w:p w14:paraId="7014A950"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highlight w:val="green"/>
          <w:lang w:eastAsia="en-ID"/>
          <w14:ligatures w14:val="none"/>
        </w:rPr>
      </w:pPr>
      <w:proofErr w:type="spellStart"/>
      <w:r w:rsidRPr="00556AF8">
        <w:rPr>
          <w:rFonts w:eastAsia="Times New Roman" w:cs="Times New Roman"/>
          <w:noProof w:val="0"/>
          <w:kern w:val="0"/>
          <w:szCs w:val="24"/>
          <w:highlight w:val="green"/>
          <w:lang w:eastAsia="en-ID"/>
          <w14:ligatures w14:val="none"/>
        </w:rPr>
        <w:t>Implementasi</w:t>
      </w:r>
      <w:proofErr w:type="spellEnd"/>
    </w:p>
    <w:p w14:paraId="63B0444B"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lang w:eastAsia="en-ID"/>
          <w14:ligatures w14:val="none"/>
        </w:rPr>
      </w:pPr>
      <w:proofErr w:type="spellStart"/>
      <w:r w:rsidRPr="00556AF8">
        <w:rPr>
          <w:rFonts w:eastAsia="Times New Roman" w:cs="Times New Roman"/>
          <w:noProof w:val="0"/>
          <w:kern w:val="0"/>
          <w:szCs w:val="24"/>
          <w:highlight w:val="green"/>
          <w:lang w:eastAsia="en-ID"/>
          <w14:ligatures w14:val="none"/>
        </w:rPr>
        <w:t>sistem</w:t>
      </w:r>
      <w:proofErr w:type="spellEnd"/>
    </w:p>
    <w:p w14:paraId="7C38D02D"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lang w:eastAsia="en-ID"/>
          <w14:ligatures w14:val="none"/>
        </w:rPr>
      </w:pPr>
      <w:proofErr w:type="spellStart"/>
      <w:r w:rsidRPr="00556AF8">
        <w:rPr>
          <w:rFonts w:eastAsia="Times New Roman" w:cs="Times New Roman"/>
          <w:noProof w:val="0"/>
          <w:kern w:val="0"/>
          <w:szCs w:val="24"/>
          <w:highlight w:val="green"/>
          <w:lang w:eastAsia="en-ID"/>
          <w14:ligatures w14:val="none"/>
        </w:rPr>
        <w:t>spk</w:t>
      </w:r>
      <w:proofErr w:type="spellEnd"/>
    </w:p>
    <w:p w14:paraId="2A9753DF"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lang w:eastAsia="en-ID"/>
          <w14:ligatures w14:val="none"/>
        </w:rPr>
      </w:pPr>
      <w:proofErr w:type="spellStart"/>
      <w:r w:rsidRPr="00556AF8">
        <w:rPr>
          <w:rFonts w:eastAsia="Times New Roman" w:cs="Times New Roman"/>
          <w:noProof w:val="0"/>
          <w:kern w:val="0"/>
          <w:szCs w:val="24"/>
          <w:highlight w:val="green"/>
          <w:lang w:eastAsia="en-ID"/>
          <w14:ligatures w14:val="none"/>
        </w:rPr>
        <w:t>pelayanan</w:t>
      </w:r>
      <w:proofErr w:type="spellEnd"/>
    </w:p>
    <w:p w14:paraId="0A795FDE"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lang w:eastAsia="en-ID"/>
          <w14:ligatures w14:val="none"/>
        </w:rPr>
      </w:pPr>
      <w:r w:rsidRPr="00556AF8">
        <w:rPr>
          <w:rFonts w:eastAsia="Times New Roman" w:cs="Times New Roman"/>
          <w:noProof w:val="0"/>
          <w:kern w:val="0"/>
          <w:szCs w:val="24"/>
          <w:highlight w:val="green"/>
          <w:lang w:eastAsia="en-ID"/>
          <w14:ligatures w14:val="none"/>
        </w:rPr>
        <w:t xml:space="preserve">Jasa </w:t>
      </w:r>
      <w:proofErr w:type="spellStart"/>
      <w:r w:rsidRPr="00556AF8">
        <w:rPr>
          <w:rFonts w:eastAsia="Times New Roman" w:cs="Times New Roman"/>
          <w:noProof w:val="0"/>
          <w:kern w:val="0"/>
          <w:szCs w:val="24"/>
          <w:highlight w:val="green"/>
          <w:lang w:eastAsia="en-ID"/>
          <w14:ligatures w14:val="none"/>
        </w:rPr>
        <w:t>Ekspedisi</w:t>
      </w:r>
      <w:proofErr w:type="spellEnd"/>
    </w:p>
    <w:p w14:paraId="6D5F708F"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highlight w:val="green"/>
          <w:lang w:eastAsia="en-ID"/>
          <w14:ligatures w14:val="none"/>
        </w:rPr>
      </w:pPr>
      <w:proofErr w:type="spellStart"/>
      <w:r w:rsidRPr="00556AF8">
        <w:rPr>
          <w:rFonts w:eastAsia="Times New Roman" w:cs="Times New Roman"/>
          <w:noProof w:val="0"/>
          <w:kern w:val="0"/>
          <w:szCs w:val="24"/>
          <w:highlight w:val="green"/>
          <w:lang w:eastAsia="en-ID"/>
          <w14:ligatures w14:val="none"/>
        </w:rPr>
        <w:t>teknologi</w:t>
      </w:r>
      <w:proofErr w:type="spellEnd"/>
      <w:r w:rsidRPr="00556AF8">
        <w:rPr>
          <w:rFonts w:eastAsia="Times New Roman" w:cs="Times New Roman"/>
          <w:noProof w:val="0"/>
          <w:kern w:val="0"/>
          <w:szCs w:val="24"/>
          <w:highlight w:val="green"/>
          <w:lang w:eastAsia="en-ID"/>
          <w14:ligatures w14:val="none"/>
        </w:rPr>
        <w:t xml:space="preserve"> web</w:t>
      </w:r>
    </w:p>
    <w:p w14:paraId="016DFE89" w14:textId="77777777" w:rsidR="00556AF8" w:rsidRPr="00556AF8" w:rsidRDefault="00556AF8" w:rsidP="00556AF8">
      <w:pPr>
        <w:spacing w:before="100" w:beforeAutospacing="1" w:after="100" w:afterAutospacing="1" w:line="240" w:lineRule="auto"/>
        <w:rPr>
          <w:rFonts w:eastAsia="Times New Roman" w:cs="Times New Roman"/>
          <w:noProof w:val="0"/>
          <w:kern w:val="0"/>
          <w:szCs w:val="24"/>
          <w:lang w:eastAsia="en-ID"/>
          <w14:ligatures w14:val="none"/>
        </w:rPr>
      </w:pPr>
      <w:r w:rsidRPr="00556AF8">
        <w:rPr>
          <w:rFonts w:eastAsia="Times New Roman" w:cs="Times New Roman"/>
          <w:noProof w:val="0"/>
          <w:kern w:val="0"/>
          <w:szCs w:val="24"/>
          <w:highlight w:val="green"/>
          <w:lang w:eastAsia="en-ID"/>
          <w14:ligatures w14:val="none"/>
        </w:rPr>
        <w:t>Aras</w:t>
      </w:r>
    </w:p>
    <w:p w14:paraId="5CE6A5C0" w14:textId="77777777" w:rsidR="007D3179" w:rsidRPr="007D3179" w:rsidRDefault="007D3179" w:rsidP="007D3179"/>
    <w:p w14:paraId="4BFA7BE9" w14:textId="5CC4D20E" w:rsidR="00563A3F" w:rsidRDefault="00563A3F" w:rsidP="00563A3F">
      <w:pPr>
        <w:spacing w:line="480" w:lineRule="auto"/>
        <w:ind w:firstLine="567"/>
        <w:jc w:val="both"/>
      </w:pPr>
      <w:r>
        <w:t>Berikut adalah tinjauan pustaka yang digunakan oleh penulis untuk mendukung penelitian ini.</w:t>
      </w:r>
    </w:p>
    <w:p w14:paraId="05BB5B20" w14:textId="427FC97C" w:rsidR="00AC0790" w:rsidRDefault="00AC0790" w:rsidP="004B0A43">
      <w:pPr>
        <w:pStyle w:val="Heading3"/>
      </w:pPr>
      <w:r>
        <w:t>2.2.1 Implementasi</w:t>
      </w:r>
    </w:p>
    <w:p w14:paraId="3B61716A" w14:textId="1E4717FF" w:rsidR="00AC0790" w:rsidRPr="00DF2BA8" w:rsidRDefault="00DF2BA8" w:rsidP="00D14A69">
      <w:pPr>
        <w:spacing w:line="480" w:lineRule="auto"/>
        <w:ind w:firstLine="284"/>
        <w:jc w:val="both"/>
        <w:rPr>
          <w:lang w:val="en-US"/>
        </w:rPr>
      </w:pPr>
      <w:r w:rsidRPr="00DF2BA8">
        <w:rPr>
          <w:lang w:val="en-US"/>
        </w:rPr>
        <w:t xml:space="preserve">Implementasi adalah proses pelaksanaan atau penerapan suatu rencana, ide, kebijakan, atau inovasi ke dalam tindakan nyata untuk mencapai tujuan tertentu.  </w:t>
      </w:r>
      <w:r w:rsidRPr="00DF2BA8">
        <w:rPr>
          <w:lang w:val="en-US"/>
        </w:rPr>
        <w:lastRenderedPageBreak/>
        <w:t xml:space="preserve">Menurut Kamus Besar Bahasa Indonesia (KBBI), implementasi berarti pelaksanaan atau penerapan </w:t>
      </w:r>
      <w:r w:rsidRPr="00DF2BA8">
        <w:rPr>
          <w:lang w:val="en-US"/>
        </w:rPr>
        <w:fldChar w:fldCharType="begin" w:fldLock="1"/>
      </w:r>
      <w:r w:rsidR="004F2FDD">
        <w:rPr>
          <w:lang w:val="en-US"/>
        </w:rPr>
        <w:instrText>ADDIN CSL_CITATION {"citationItems":[{"id":"ITEM-1","itemData":{"author":[{"dropping-particle":"","family":"Gischa","given":"Serafica","non-dropping-particle":"","parse-names":false,"suffix":""}],"container-title":"Kompas","id":"ITEM-1","issued":{"date-parts":[["2023"]]},"title":"Pengertian Implementasi Menurut Ahli","type":"webpage"},"uris":["http://www.mendeley.com/documents/?uuid=55125c1f-b849-3e76-8825-c16626daa7ab","http://www.mendeley.com/documents/?uuid=2d3bf45a-1bc8-4f1a-b2c1-cb121695ec5c"]}],"mendeley":{"formattedCitation":"(Gischa, 2023)","plainTextFormattedCitation":"(Gischa, 2023)","previouslyFormattedCitation":"(Gischa, 2023)"},"properties":{"noteIndex":0},"schema":"https://github.com/citation-style-language/schema/raw/master/csl-citation.json"}</w:instrText>
      </w:r>
      <w:r w:rsidRPr="00DF2BA8">
        <w:rPr>
          <w:lang w:val="en-US"/>
        </w:rPr>
        <w:fldChar w:fldCharType="separate"/>
      </w:r>
      <w:r w:rsidRPr="00DF2BA8">
        <w:rPr>
          <w:lang w:val="en-US"/>
        </w:rPr>
        <w:t>(Gischa, 2023)</w:t>
      </w:r>
      <w:r w:rsidRPr="00DF2BA8">
        <w:rPr>
          <w:lang w:val="en-US"/>
        </w:rPr>
        <w:fldChar w:fldCharType="end"/>
      </w:r>
      <w:r w:rsidRPr="00DF2BA8">
        <w:rPr>
          <w:lang w:val="en-US"/>
        </w:rPr>
        <w:t>.</w:t>
      </w:r>
    </w:p>
    <w:p w14:paraId="63708A56" w14:textId="1BC6860A" w:rsidR="00563A3F" w:rsidRPr="00047E04" w:rsidRDefault="00563A3F" w:rsidP="00563A3F">
      <w:pPr>
        <w:pStyle w:val="Heading3"/>
        <w:spacing w:line="480" w:lineRule="auto"/>
        <w:rPr>
          <w:i/>
          <w:iCs/>
        </w:rPr>
      </w:pPr>
      <w:bookmarkStart w:id="3" w:name="_Toc200684704"/>
      <w:r>
        <w:t>2.2.</w:t>
      </w:r>
      <w:r w:rsidR="00604EA9">
        <w:t xml:space="preserve">2 </w:t>
      </w:r>
      <w:r>
        <w:t>Sistem</w:t>
      </w:r>
      <w:bookmarkEnd w:id="3"/>
    </w:p>
    <w:p w14:paraId="714689D7" w14:textId="77777777" w:rsidR="00D14A69" w:rsidRDefault="00563A3F" w:rsidP="00D14A69">
      <w:pPr>
        <w:spacing w:line="480" w:lineRule="auto"/>
        <w:ind w:firstLine="284"/>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xml:space="preserve">, </w:t>
      </w:r>
      <w:r w:rsidR="00D14A69">
        <w:t>sistem diartikan sebagai suatu kesatuan yang terbentuk dari sejumlah elemen yang saling terhubung serta saling memengaruhi dalam menjalankan fungsinya guna mencapai tujuan bersama. Setiap elemen tersebut memiliki peran tersendiri dalam menciptakan keteraturan dan organisasi yang baik.</w:t>
      </w:r>
    </w:p>
    <w:p w14:paraId="65C9EDE2" w14:textId="0E99AAF8" w:rsidR="00563A3F" w:rsidRDefault="00563A3F" w:rsidP="00D14A69">
      <w:pPr>
        <w:spacing w:line="480" w:lineRule="auto"/>
        <w:ind w:firstLine="284"/>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xml:space="preserve">, </w:t>
      </w:r>
      <w:r w:rsidR="00D14A69">
        <w:t>menyatakan bahwa sistem merupakan serangkaian prosedur yang saling berkaitan dan membentuk jaringan kerja secara terintegrasi. Sistem ini dirancang untuk menunjang pelaksanaan aktivitas tertentu yang mendukung tercapainya sasaran organisasi secara menyeluruh.</w:t>
      </w:r>
    </w:p>
    <w:p w14:paraId="0EB7EB05" w14:textId="56559613" w:rsidR="00563A3F" w:rsidRDefault="00D14A69" w:rsidP="00D14A69">
      <w:pPr>
        <w:spacing w:line="480" w:lineRule="auto"/>
        <w:ind w:firstLine="284"/>
        <w:jc w:val="both"/>
      </w:pPr>
      <w:r>
        <w:t>Sementara itu, m</w:t>
      </w:r>
      <w:r w:rsidR="00563A3F">
        <w:t xml:space="preserve">enurut </w:t>
      </w:r>
      <w:r w:rsidR="00563A3F">
        <w:fldChar w:fldCharType="begin" w:fldLock="1"/>
      </w:r>
      <w:r w:rsidR="00563A3F">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rsidR="00563A3F">
        <w:fldChar w:fldCharType="separate"/>
      </w:r>
      <w:r w:rsidR="00563A3F" w:rsidRPr="00E242FF">
        <w:t>(Purnama et al., 2020)</w:t>
      </w:r>
      <w:r w:rsidR="00563A3F">
        <w:fldChar w:fldCharType="end"/>
      </w:r>
      <w:r w:rsidR="00563A3F">
        <w:t xml:space="preserve">, </w:t>
      </w:r>
      <w:r>
        <w:t>sistem adalah gabungan elemen-elemen yang saling berinteraksi dan membentuk satu kesatuan utuh yang diarahkan untuk mencapai tujuan spesifik. Dalam pandangannya, sistem memiliki sejumlah ciri, seperti adanya komponen penyusun, batas sistem, pengaruh lingkungan eksternal, hubungan antar bagian, serta proses dari input hingga output.</w:t>
      </w:r>
    </w:p>
    <w:p w14:paraId="40BFD238" w14:textId="1F6B0C2A" w:rsidR="00563A3F" w:rsidRDefault="00D14A69" w:rsidP="00D14A69">
      <w:pPr>
        <w:spacing w:line="480" w:lineRule="auto"/>
        <w:ind w:firstLine="284"/>
        <w:jc w:val="both"/>
      </w:pPr>
      <w:r>
        <w:t xml:space="preserve">Berdasarkan ketiga pendapat tersebut, dapat disimpulkan bahwa sistem merupakan suatu entitas terintegrasi yang terdiri atas komponen-komponen saling berkaitan dan berinteraksi dalam pola kerja yang sistematis. Sistem tidak hanya terbatas pada bagian internal, tetapi juga mempertimbangkan batasannya, interaksi dengan lingkungan luar, </w:t>
      </w:r>
      <w:r>
        <w:lastRenderedPageBreak/>
        <w:t>serta alur proses yang mencakup masukan (input), pemrosesan, dan keluaran (output) dalam rangka mencapai tujuan yang telah ditetapkan.</w:t>
      </w:r>
    </w:p>
    <w:p w14:paraId="19F0790D" w14:textId="6074488E" w:rsidR="00563A3F" w:rsidRDefault="00563A3F" w:rsidP="00563A3F">
      <w:pPr>
        <w:pStyle w:val="Heading3"/>
        <w:spacing w:line="480" w:lineRule="auto"/>
        <w:rPr>
          <w:rFonts w:eastAsiaTheme="minorEastAsia"/>
          <w:lang w:val="en-US"/>
        </w:rPr>
      </w:pPr>
      <w:bookmarkStart w:id="4" w:name="_Toc200684705"/>
      <w:r>
        <w:rPr>
          <w:rFonts w:eastAsiaTheme="minorEastAsia"/>
          <w:lang w:val="en-US"/>
        </w:rPr>
        <w:t>2.2.</w:t>
      </w:r>
      <w:r w:rsidR="007B2C41">
        <w:rPr>
          <w:rFonts w:eastAsiaTheme="minorEastAsia"/>
          <w:lang w:val="en-US"/>
        </w:rPr>
        <w:t>3</w:t>
      </w:r>
      <w:r>
        <w:rPr>
          <w:rFonts w:eastAsiaTheme="minorEastAsia"/>
          <w:lang w:val="en-US"/>
        </w:rPr>
        <w:t xml:space="preserve"> </w:t>
      </w:r>
      <w:bookmarkEnd w:id="4"/>
      <w:r w:rsidR="007B2C41">
        <w:rPr>
          <w:rFonts w:eastAsiaTheme="minorEastAsia"/>
          <w:lang w:val="en-US"/>
        </w:rPr>
        <w:t>Sistem Penunjang Keputusan</w:t>
      </w:r>
    </w:p>
    <w:p w14:paraId="2843AB32" w14:textId="2A45E713" w:rsidR="00C013DB" w:rsidRDefault="007B2C41" w:rsidP="00C013DB">
      <w:pPr>
        <w:spacing w:line="480" w:lineRule="auto"/>
        <w:ind w:firstLine="284"/>
        <w:jc w:val="both"/>
      </w:pPr>
      <w:r w:rsidRPr="00072D71">
        <w:rPr>
          <w:lang w:val="en-US"/>
        </w:rPr>
        <w:t xml:space="preserve">Menurut </w:t>
      </w:r>
      <w:r>
        <w:rPr>
          <w:lang w:val="en-US"/>
        </w:rPr>
        <w:fldChar w:fldCharType="begin" w:fldLock="1"/>
      </w:r>
      <w:r w:rsidR="004F2FDD">
        <w:rPr>
          <w:lang w:val="en-US"/>
        </w:rPr>
        <w:instrText>ADDIN CSL_CITATION {"citationItems":[{"id":"ITEM-1","itemData":{"DOI":"10.53842/juki.v3i1.41","abstract":"In selecting and determining contract employees such as Sales Promotion Girl (SPG) to become permanent employees in a company, it still seems inaccurate, because the assessment and calculation of the results of the test are done manually, so there is a possibility of errors in providing the final results of the selection. Therefore, a Decision Support System was designed that could determine SPG contract employees to become permanent employees who could assist the company in selecting the right employees. Decision Support Systems are part of a computer-based information system that is commonly used to support decision making in an organization or company. This decision support system is designed using the Simple Additive Weighting (SAW) method to calculate the results in determining SPG contract employees to become permanent employees. So, in the process of selecting SPG contract employees to become permanent employees using a decision support system using the SAW method can be done easily and precisely, because it is calculated by a computer system.","author":[{"dropping-particle":"","family":"Hartoyo","given":"Rudi","non-dropping-particle":"","parse-names":false,"suffix":""}],"container-title":"JUKI : Jurnal Komputer dan Informatika","id":"ITEM-1","issue":"1","issued":{"date-parts":[["2021"]]},"page":"17-24","title":"Sistem Pendukung Keputusan Menentukan Status Karyawan Kontrak Sales Promotion Girl Menjadi Karyawan Tetap dengan Metode Simple Additive Weighting","type":"article-journal","volume":"3"},"uris":["http://www.mendeley.com/documents/?uuid=82638b23-a9c0-4f56-a0ec-ddb9347962a1","http://www.mendeley.com/documents/?uuid=b5dd681e-387c-49e2-adbe-c0031a129436"]}],"mendeley":{"formattedCitation":"(Hartoyo, 2021)","plainTextFormattedCitation":"(Hartoyo, 2021)","previouslyFormattedCitation":"(Hartoyo, 2021)"},"properties":{"noteIndex":0},"schema":"https://github.com/citation-style-language/schema/raw/master/csl-citation.json"}</w:instrText>
      </w:r>
      <w:r>
        <w:rPr>
          <w:lang w:val="en-US"/>
        </w:rPr>
        <w:fldChar w:fldCharType="separate"/>
      </w:r>
      <w:r w:rsidRPr="00216BA8">
        <w:rPr>
          <w:lang w:val="en-US"/>
        </w:rPr>
        <w:t>(Hartoyo, 2021)</w:t>
      </w:r>
      <w:r>
        <w:rPr>
          <w:lang w:val="en-US"/>
        </w:rPr>
        <w:fldChar w:fldCharType="end"/>
      </w:r>
      <w:r>
        <w:rPr>
          <w:lang w:val="en-US"/>
        </w:rPr>
        <w:t xml:space="preserve">, </w:t>
      </w:r>
      <w:r w:rsidR="00C013DB">
        <w:t>gagasan mengenai Sistem Pendukung Keputusan (SPK) pertama kali diperkenalkan pada awal dekade 1970-an oleh Scott Morton. Ia menggambarkan SPK sebagai sistem berbasis komputer yang bersifat interaktif, yang berfungsi untuk membantu pengambil keputusan dalam memanfaatkan data dan model guna menyelesaikan masalah-masalah yang tidak terstruktur.</w:t>
      </w:r>
    </w:p>
    <w:p w14:paraId="0EF35C0E" w14:textId="46F0C715" w:rsidR="007B2C41" w:rsidRPr="007B2C41" w:rsidRDefault="007B2C41" w:rsidP="00C013DB">
      <w:pPr>
        <w:spacing w:line="480" w:lineRule="auto"/>
        <w:ind w:firstLine="284"/>
        <w:jc w:val="both"/>
      </w:pPr>
      <w:r w:rsidRPr="007B2C41">
        <w:t xml:space="preserve">Menurut </w:t>
      </w:r>
      <w:r w:rsidRPr="007B2C41">
        <w:fldChar w:fldCharType="begin" w:fldLock="1"/>
      </w:r>
      <w:r w:rsidR="004F2FDD">
        <w:instrText>ADDIN CSL_CITATION {"citationItems":[{"id":"ITEM-1","itemData":{"DOI":"10.30587/indexia.v4i2.4329","ISSN":"2657-0432","abstract":"Proses pengangkatan karyawan kontrak menjadi karyawan tetap pada PT. Sumber Mas Indah Plywood didasarkan pada beberapa kriteria yang masih bersifat subjektif dan akan menimbulkan masalah karena keterlibatan preferensi atasan. Karena itu, perusahaan membutuhkan suatu sistem yang dapat membantu memberikan rekomendasi karyawan kontrak untuk diangkat menjadi karyawan tetap. Metode yang digunakan pada penilitian ini adalah TOPSIS, metode ini menggunakan prinsip bahwa alternatif yang terpilih harus mempunyai jarak terdekat dari solusi ideal positif dan terjauh dari solusi ideal negatif untuk menentukan kedekatan relatif dari suatu alternatif dengan solusi ideal. kriteria penilaian yang digunakan pada penelitian ini yaitu: absensi, kinerja, kedisiplinan, loyalitas, pelanggaran, masa kerja dan pendidikan terakhir. Perbandingan dengan beberapa metode dengan model yang sama yakni SAW dan WP, mendapatkan hasil bahwa metode TOPSIS dapat menghasilkan nilai preferensi dan juga urutan peringkat yang lebih bervariasi atau tidak adanya nilai yang sama. Berdasarkan hasil pengujian disimpulkan bahwa hasil keputusan pengangkatan karyawan tetap dengan metode TOPSIS dan hasil evaluasi penilian HRD menghasilkan 27 hasil yang sesuai dengan keinginan HRD, sehingga nilai akurasi dari perhitungan TOPSIS terhadap evaluasi HRD sebesar 54%. Dan dapat disimpulkan bahwa penelitian ini dapat digunakan untuk mempermudah pihak HRD dalam proses seleksi pengangkatan karyawan tetap dengan penilaian yang objektif sesuai kriteria penilaian yang telah ditetapkan perusahaan dan kriteria tambahan dari penelitian ini.","author":[{"dropping-particle":"","family":"Bahtiar","given":"Muhammad Yusril","non-dropping-particle":"","parse-names":false,"suffix":""}],"container-title":"Indexia","id":"ITEM-1","issue":"2","issued":{"date-parts":[["2022"]]},"page":"14","title":"Sistem Pendukung Keputusan Pengangkatan Karyawan Kontrak Menjadi Karyawan Tetap Dengan Menggunakan Metode Topsis (Studi Kasus : Pt. Sumber Mas Indah Plywood)","type":"article-journal","volume":"4"},"uris":["http://www.mendeley.com/documents/?uuid=c753eef0-f67c-4c96-bdf3-a6b2dd6f42dc","http://www.mendeley.com/documents/?uuid=fe00ecce-6808-4a44-ba4b-cc43715ec6c1"]}],"mendeley":{"formattedCitation":"(Bahtiar, 2022)","plainTextFormattedCitation":"(Bahtiar, 2022)","previouslyFormattedCitation":"(Bahtiar, 2022)"},"properties":{"noteIndex":0},"schema":"https://github.com/citation-style-language/schema/raw/master/csl-citation.json"}</w:instrText>
      </w:r>
      <w:r w:rsidRPr="007B2C41">
        <w:fldChar w:fldCharType="separate"/>
      </w:r>
      <w:r w:rsidRPr="007B2C41">
        <w:t>(Bahtiar, 2022)</w:t>
      </w:r>
      <w:r w:rsidRPr="007B2C41">
        <w:fldChar w:fldCharType="end"/>
      </w:r>
      <w:r w:rsidRPr="007B2C41">
        <w:t xml:space="preserve">, </w:t>
      </w:r>
      <w:r w:rsidR="00C013DB">
        <w:t>menyampaikan bahwa SPK merupakan sistem informasi interaktif yang menyajikan data, pemodelan, serta kemampuan manipulasi informasi yang diperlukan dalam proses pengambilan keputusan, terutama pada kondisi yang semi terstruktur dan tidak terstruktur. Sistem ini tidak dirancang untuk menggantikan peran manusia, melainkan untuk mendukung kinerja manajer dalam menganalisis dan menentukan solusi terhadap permasalahan yang kompleks.</w:t>
      </w:r>
    </w:p>
    <w:p w14:paraId="4D08BF3F" w14:textId="736FE948" w:rsidR="00C013DB" w:rsidRPr="00F301E8" w:rsidRDefault="00C013DB" w:rsidP="00F301E8">
      <w:pPr>
        <w:spacing w:line="480" w:lineRule="auto"/>
        <w:ind w:firstLine="284"/>
        <w:jc w:val="both"/>
      </w:pPr>
      <w:r>
        <w:t>Selanjutnya, m</w:t>
      </w:r>
      <w:r w:rsidR="007B2C41" w:rsidRPr="007B2C41">
        <w:t>enurut</w:t>
      </w:r>
      <w:r w:rsidR="007B2C41">
        <w:t xml:space="preserve"> </w:t>
      </w:r>
      <w:r w:rsidR="007B2C41">
        <w:fldChar w:fldCharType="begin" w:fldLock="1"/>
      </w:r>
      <w:r w:rsidR="004F2FDD">
        <w:instrText>ADDIN CSL_CITATION {"citationItems":[{"id":"ITEM-1","itemData":{"author":[{"dropping-particle":"","family":"Dewi","given":"Yumi Novita","non-dropping-particle":"","parse-names":false,"suffix":""},{"dropping-particle":"","family":"Fahrizal","given":"","non-dropping-particle":"","parse-names":false,"suffix":""}],"container-title":"Remik","id":"ITEM-1","issue":"1","issued":{"date-parts":[["2025"]]},"page":"356-365","title":"Sistem Penunjang Keputusan Pemilihan Layanan Cloud Computing Menggunakan Metode Simple Additive Weighting ( SAW )","type":"article-journal","volume":"9"},"uris":["http://www.mendeley.com/documents/?uuid=3a84e55e-15dc-40ae-8b5e-6c549fde37e1","http://www.mendeley.com/documents/?uuid=d32cf7be-a9bd-4908-aa8a-1048924f530e"]}],"mendeley":{"formattedCitation":"(Dewi &amp; Fahrizal, 2025)","plainTextFormattedCitation":"(Dewi &amp; Fahrizal, 2025)","previouslyFormattedCitation":"(Dewi &amp; Fahrizal, 2025)"},"properties":{"noteIndex":0},"schema":"https://github.com/citation-style-language/schema/raw/master/csl-citation.json"}</w:instrText>
      </w:r>
      <w:r w:rsidR="007B2C41">
        <w:fldChar w:fldCharType="separate"/>
      </w:r>
      <w:r w:rsidR="007B2C41" w:rsidRPr="00D91657">
        <w:t>(Dewi &amp; Fahrizal, 2025)</w:t>
      </w:r>
      <w:r w:rsidR="007B2C41">
        <w:fldChar w:fldCharType="end"/>
      </w:r>
      <w:r w:rsidR="007B2C41">
        <w:t>,</w:t>
      </w:r>
      <w:r w:rsidR="007B2C41" w:rsidRPr="007B2C41">
        <w:t xml:space="preserve"> </w:t>
      </w:r>
      <w:r w:rsidRPr="00C013DB">
        <w:rPr>
          <w:rFonts w:eastAsia="Times New Roman"/>
          <w:noProof w:val="0"/>
          <w:kern w:val="0"/>
          <w:lang w:eastAsia="en-ID"/>
          <w14:ligatures w14:val="none"/>
        </w:rPr>
        <w:t xml:space="preserve">SPK </w:t>
      </w:r>
      <w:proofErr w:type="spellStart"/>
      <w:r w:rsidRPr="00C013DB">
        <w:rPr>
          <w:rFonts w:eastAsia="Times New Roman"/>
          <w:noProof w:val="0"/>
          <w:kern w:val="0"/>
          <w:lang w:eastAsia="en-ID"/>
          <w14:ligatures w14:val="none"/>
        </w:rPr>
        <w:t>adalah</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siste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informas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berbasis</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komputer</w:t>
      </w:r>
      <w:proofErr w:type="spellEnd"/>
      <w:r w:rsidRPr="00C013DB">
        <w:rPr>
          <w:rFonts w:eastAsia="Times New Roman"/>
          <w:noProof w:val="0"/>
          <w:kern w:val="0"/>
          <w:lang w:eastAsia="en-ID"/>
          <w14:ligatures w14:val="none"/>
        </w:rPr>
        <w:t xml:space="preserve"> yang </w:t>
      </w:r>
      <w:proofErr w:type="spellStart"/>
      <w:r w:rsidRPr="00C013DB">
        <w:rPr>
          <w:rFonts w:eastAsia="Times New Roman"/>
          <w:noProof w:val="0"/>
          <w:kern w:val="0"/>
          <w:lang w:eastAsia="en-ID"/>
          <w14:ligatures w14:val="none"/>
        </w:rPr>
        <w:t>bertuju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mbantu</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pengambil</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keputus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dala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nentuk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pilihan</w:t>
      </w:r>
      <w:proofErr w:type="spellEnd"/>
      <w:r w:rsidRPr="00C013DB">
        <w:rPr>
          <w:rFonts w:eastAsia="Times New Roman"/>
          <w:noProof w:val="0"/>
          <w:kern w:val="0"/>
          <w:lang w:eastAsia="en-ID"/>
          <w14:ligatures w14:val="none"/>
        </w:rPr>
        <w:t xml:space="preserve"> yang paling </w:t>
      </w:r>
      <w:proofErr w:type="spellStart"/>
      <w:r w:rsidRPr="00C013DB">
        <w:rPr>
          <w:rFonts w:eastAsia="Times New Roman"/>
          <w:noProof w:val="0"/>
          <w:kern w:val="0"/>
          <w:lang w:eastAsia="en-ID"/>
          <w14:ligatures w14:val="none"/>
        </w:rPr>
        <w:t>tepat</w:t>
      </w:r>
      <w:proofErr w:type="spellEnd"/>
      <w:r w:rsidRPr="00C013DB">
        <w:rPr>
          <w:rFonts w:eastAsia="Times New Roman"/>
          <w:noProof w:val="0"/>
          <w:kern w:val="0"/>
          <w:lang w:eastAsia="en-ID"/>
          <w14:ligatures w14:val="none"/>
        </w:rPr>
        <w:t xml:space="preserve"> dan optimal. </w:t>
      </w:r>
      <w:proofErr w:type="spellStart"/>
      <w:r w:rsidRPr="00C013DB">
        <w:rPr>
          <w:rFonts w:eastAsia="Times New Roman"/>
          <w:noProof w:val="0"/>
          <w:kern w:val="0"/>
          <w:lang w:eastAsia="en-ID"/>
          <w14:ligatures w14:val="none"/>
        </w:rPr>
        <w:t>Siste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in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manfaatk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berbaga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teknik</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analisis</w:t>
      </w:r>
      <w:proofErr w:type="spellEnd"/>
      <w:r w:rsidRPr="00C013DB">
        <w:rPr>
          <w:rFonts w:eastAsia="Times New Roman"/>
          <w:noProof w:val="0"/>
          <w:kern w:val="0"/>
          <w:lang w:eastAsia="en-ID"/>
          <w14:ligatures w14:val="none"/>
        </w:rPr>
        <w:t xml:space="preserve"> dan </w:t>
      </w:r>
      <w:proofErr w:type="spellStart"/>
      <w:r w:rsidRPr="00C013DB">
        <w:rPr>
          <w:rFonts w:eastAsia="Times New Roman"/>
          <w:noProof w:val="0"/>
          <w:kern w:val="0"/>
          <w:lang w:eastAsia="en-ID"/>
          <w14:ligatures w14:val="none"/>
        </w:rPr>
        <w:t>alat</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simulas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untuk</w:t>
      </w:r>
      <w:proofErr w:type="spellEnd"/>
      <w:r w:rsidRPr="00C013DB">
        <w:rPr>
          <w:rFonts w:eastAsia="Times New Roman"/>
          <w:noProof w:val="0"/>
          <w:kern w:val="0"/>
          <w:lang w:eastAsia="en-ID"/>
          <w14:ligatures w14:val="none"/>
        </w:rPr>
        <w:t xml:space="preserve"> </w:t>
      </w:r>
      <w:r w:rsidRPr="00F301E8">
        <w:t>menghasilkan solusi alternatif yang sesuai dengan kebutuhan. Dalam konteks penelitiannya, SPK digunakan untuk memilih layanan cloud computing terbaik berdasarkan kriteria tertentu yang telah ditetapkan sebelumnya.</w:t>
      </w:r>
    </w:p>
    <w:p w14:paraId="639DA28F" w14:textId="77777777" w:rsidR="00C013DB" w:rsidRPr="00C013DB" w:rsidRDefault="00C013DB" w:rsidP="00F301E8">
      <w:pPr>
        <w:spacing w:line="480" w:lineRule="auto"/>
        <w:ind w:firstLine="284"/>
        <w:jc w:val="both"/>
        <w:rPr>
          <w:rFonts w:eastAsia="Times New Roman" w:cs="Times New Roman"/>
          <w:noProof w:val="0"/>
          <w:kern w:val="0"/>
          <w:szCs w:val="24"/>
          <w:lang w:eastAsia="en-ID"/>
          <w14:ligatures w14:val="none"/>
        </w:rPr>
      </w:pPr>
      <w:r w:rsidRPr="00C013DB">
        <w:lastRenderedPageBreak/>
        <w:t>Dari berbagai pandangan tersebut, dapat disimpulkan bahwa Sistem Pendukung Keputusan merupakan sistem interaktif berbasis komputer yang dirancang untuk mendukung pengambilan keputusan</w:t>
      </w:r>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husus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ituasi</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tidak</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penuh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terstruktur</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Cir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has</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utama</w:t>
      </w:r>
      <w:proofErr w:type="spellEnd"/>
      <w:r w:rsidRPr="00C013DB">
        <w:rPr>
          <w:rFonts w:eastAsia="Times New Roman" w:cs="Times New Roman"/>
          <w:noProof w:val="0"/>
          <w:kern w:val="0"/>
          <w:szCs w:val="24"/>
          <w:lang w:eastAsia="en-ID"/>
          <w14:ligatures w14:val="none"/>
        </w:rPr>
        <w:t xml:space="preserve"> SPK </w:t>
      </w:r>
      <w:proofErr w:type="spellStart"/>
      <w:r w:rsidRPr="00C013DB">
        <w:rPr>
          <w:rFonts w:eastAsia="Times New Roman" w:cs="Times New Roman"/>
          <w:noProof w:val="0"/>
          <w:kern w:val="0"/>
          <w:szCs w:val="24"/>
          <w:lang w:eastAsia="en-ID"/>
          <w14:ligatures w14:val="none"/>
        </w:rPr>
        <w:t>adalah</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emampuan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engintegrasikan</w:t>
      </w:r>
      <w:proofErr w:type="spellEnd"/>
      <w:r w:rsidRPr="00C013DB">
        <w:rPr>
          <w:rFonts w:eastAsia="Times New Roman" w:cs="Times New Roman"/>
          <w:noProof w:val="0"/>
          <w:kern w:val="0"/>
          <w:szCs w:val="24"/>
          <w:lang w:eastAsia="en-ID"/>
          <w14:ligatures w14:val="none"/>
        </w:rPr>
        <w:t xml:space="preserve"> data dan model, </w:t>
      </w:r>
      <w:proofErr w:type="spellStart"/>
      <w:r w:rsidRPr="00C013DB">
        <w:rPr>
          <w:rFonts w:eastAsia="Times New Roman" w:cs="Times New Roman"/>
          <w:noProof w:val="0"/>
          <w:kern w:val="0"/>
          <w:szCs w:val="24"/>
          <w:lang w:eastAsia="en-ID"/>
          <w14:ligatures w14:val="none"/>
        </w:rPr>
        <w:t>memberik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alternatif</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olus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rt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erfungs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baga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alat</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antu</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memperkuat</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ilai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anusi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uk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enggantikan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eng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emikian</w:t>
      </w:r>
      <w:proofErr w:type="spellEnd"/>
      <w:r w:rsidRPr="00C013DB">
        <w:rPr>
          <w:rFonts w:eastAsia="Times New Roman" w:cs="Times New Roman"/>
          <w:noProof w:val="0"/>
          <w:kern w:val="0"/>
          <w:szCs w:val="24"/>
          <w:lang w:eastAsia="en-ID"/>
          <w14:ligatures w14:val="none"/>
        </w:rPr>
        <w:t xml:space="preserve">, SPK </w:t>
      </w:r>
      <w:proofErr w:type="spellStart"/>
      <w:r w:rsidRPr="00C013DB">
        <w:rPr>
          <w:rFonts w:eastAsia="Times New Roman" w:cs="Times New Roman"/>
          <w:noProof w:val="0"/>
          <w:kern w:val="0"/>
          <w:szCs w:val="24"/>
          <w:lang w:eastAsia="en-ID"/>
          <w14:ligatures w14:val="none"/>
        </w:rPr>
        <w:t>menjad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ompone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ting</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gambil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eputusan</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kompleks</w:t>
      </w:r>
      <w:proofErr w:type="spellEnd"/>
      <w:r w:rsidRPr="00C013DB">
        <w:rPr>
          <w:rFonts w:eastAsia="Times New Roman" w:cs="Times New Roman"/>
          <w:noProof w:val="0"/>
          <w:kern w:val="0"/>
          <w:szCs w:val="24"/>
          <w:lang w:eastAsia="en-ID"/>
          <w14:ligatures w14:val="none"/>
        </w:rPr>
        <w:t xml:space="preserve"> dan </w:t>
      </w:r>
      <w:proofErr w:type="spellStart"/>
      <w:r w:rsidRPr="00C013DB">
        <w:rPr>
          <w:rFonts w:eastAsia="Times New Roman" w:cs="Times New Roman"/>
          <w:noProof w:val="0"/>
          <w:kern w:val="0"/>
          <w:szCs w:val="24"/>
          <w:lang w:eastAsia="en-ID"/>
          <w14:ligatures w14:val="none"/>
        </w:rPr>
        <w:t>berbasis</w:t>
      </w:r>
      <w:proofErr w:type="spellEnd"/>
      <w:r w:rsidRPr="00C013DB">
        <w:rPr>
          <w:rFonts w:eastAsia="Times New Roman" w:cs="Times New Roman"/>
          <w:noProof w:val="0"/>
          <w:kern w:val="0"/>
          <w:szCs w:val="24"/>
          <w:lang w:eastAsia="en-ID"/>
          <w14:ligatures w14:val="none"/>
        </w:rPr>
        <w:t xml:space="preserve"> data.</w:t>
      </w:r>
    </w:p>
    <w:p w14:paraId="4ABB9EDD" w14:textId="5AB3E92A" w:rsidR="00563A3F" w:rsidRDefault="00E2324A" w:rsidP="00E2324A">
      <w:pPr>
        <w:pStyle w:val="Heading3"/>
        <w:spacing w:line="480" w:lineRule="auto"/>
      </w:pPr>
      <w:r>
        <w:t>2.2.4 Pelayanan</w:t>
      </w:r>
    </w:p>
    <w:p w14:paraId="4250035B" w14:textId="3FF5D3F4" w:rsidR="00E74CCA" w:rsidRPr="00E74CCA" w:rsidRDefault="00E74CCA" w:rsidP="008A2A27">
      <w:pPr>
        <w:spacing w:line="480" w:lineRule="auto"/>
        <w:ind w:firstLine="284"/>
        <w:jc w:val="both"/>
      </w:pPr>
      <w:bookmarkStart w:id="5" w:name="_Toc200684706"/>
      <w:r w:rsidRPr="00E74CCA">
        <w:t>Dalam Kamus Besar Bahasa Indonesia (KBBI), kata pelayanan berasal dari akar kata “layan”, yang kemudian mengalami perubahan menjadi “melayani”. Kata tersebut bermakna sebagai suatu tindakan membantu dalam menyiapkan atau mengurus sesuatu yang dibutuhkan oleh orang lain. Selain itu, kata melayani juga memiliki arti menerima, menyambut, atau memberikan perhatian terhadap keperluan pihak lain.</w:t>
      </w:r>
    </w:p>
    <w:p w14:paraId="6497B4D0" w14:textId="706736A5" w:rsidR="008A2A27" w:rsidRDefault="004F2FDD" w:rsidP="008A2A27">
      <w:pPr>
        <w:spacing w:line="480" w:lineRule="auto"/>
        <w:ind w:firstLine="284"/>
        <w:jc w:val="both"/>
      </w:pPr>
      <w:r>
        <w:t xml:space="preserve">Lalu, menurut </w:t>
      </w:r>
      <w:r>
        <w:fldChar w:fldCharType="begin" w:fldLock="1"/>
      </w:r>
      <w:r>
        <w:instrText>ADDIN CSL_CITATION {"citationItems":[{"id":"ITEM-1","itemData":{"ISBN":"0752021702","author":[{"dropping-particle":"","family":"Riani","given":"Ni Ketut","non-dropping-particle":"","parse-names":false,"suffix":""}],"container-title":"JIP: Jurnal Inovasi Penelitian","id":"ITEM-1","issue":"11","issued":{"date-parts":[["2021"]]},"page":"2443-2451","title":"STRATEGI PENINGKATAN PELAYANAN PUBLIK","type":"article-journal","volume":"1"},"uris":["http://www.mendeley.com/documents/?uuid=0246602f-e47c-414c-9453-38c5cff390d5"]}],"mendeley":{"formattedCitation":"(Riani, 2021)","plainTextFormattedCitation":"(Riani, 2021)"},"properties":{"noteIndex":0},"schema":"https://github.com/citation-style-language/schema/raw/master/csl-citation.json"}</w:instrText>
      </w:r>
      <w:r>
        <w:fldChar w:fldCharType="separate"/>
      </w:r>
      <w:r w:rsidRPr="004F2FDD">
        <w:t>(Riani, 2021)</w:t>
      </w:r>
      <w:r>
        <w:fldChar w:fldCharType="end"/>
      </w:r>
      <w:r w:rsidR="00E74CCA" w:rsidRPr="00E74CCA">
        <w:t xml:space="preserve"> pelayanan dapat didefinisikan sebagai suatu kegiatan yang dilakukan oleh individu, kelompok, atau organisasi, baik secara langsung maupun tidak langsung, dengan tujuan untuk memenuhi kebutuhan pihak lain. Dengan demikian, esensi dari pelayanan mencakup dua komponen utama, yaitu keberadaan pelaku layanan (individu/organisasi) dan proses pemenuhan kebutuhan dari pihak yang dilayani</w:t>
      </w:r>
      <w:r w:rsidR="00D41AB8">
        <w:t>.</w:t>
      </w:r>
    </w:p>
    <w:p w14:paraId="699FFB6A" w14:textId="094F0E5A" w:rsidR="00D41AB8" w:rsidRDefault="00D41AB8" w:rsidP="00D41AB8">
      <w:pPr>
        <w:pStyle w:val="Heading3"/>
        <w:spacing w:line="480" w:lineRule="auto"/>
      </w:pPr>
      <w:r>
        <w:lastRenderedPageBreak/>
        <w:t>2.2.5 Jasa Pengiriman Barang</w:t>
      </w:r>
    </w:p>
    <w:p w14:paraId="57F50908" w14:textId="77777777" w:rsidR="00506534" w:rsidRDefault="00506534" w:rsidP="00506534">
      <w:pPr>
        <w:spacing w:line="480" w:lineRule="auto"/>
        <w:ind w:firstLine="284"/>
        <w:jc w:val="both"/>
        <w:rPr>
          <w:szCs w:val="24"/>
          <w:lang w:val="en-US"/>
        </w:rPr>
      </w:pPr>
      <w:r>
        <w:rPr>
          <w:szCs w:val="24"/>
          <w:lang w:val="en-US"/>
        </w:rPr>
        <w:t>J</w:t>
      </w:r>
      <w:r w:rsidRPr="002E005F">
        <w:rPr>
          <w:szCs w:val="24"/>
          <w:lang w:val="en-US"/>
        </w:rPr>
        <w:t>asa pengiriman barang adalah layanan yang bertujuan untuk mengirimkan barang ke tujuan yang telah ditentukan</w:t>
      </w:r>
      <w:r>
        <w:rPr>
          <w:szCs w:val="24"/>
          <w:lang w:val="en-US"/>
        </w:rPr>
        <w:t xml:space="preserve">.  </w:t>
      </w:r>
      <w:r w:rsidRPr="002E005F">
        <w:rPr>
          <w:szCs w:val="24"/>
          <w:lang w:val="en-US"/>
        </w:rPr>
        <w:t xml:space="preserve">Barang yang dikirim bisa melalui </w:t>
      </w:r>
      <w:r w:rsidRPr="00506534">
        <w:t>jalan</w:t>
      </w:r>
      <w:r w:rsidRPr="002E005F">
        <w:rPr>
          <w:szCs w:val="24"/>
          <w:lang w:val="en-US"/>
        </w:rPr>
        <w:t xml:space="preserve"> dan kereta api di darat, jalur pelayaran di laut, dan jaringan maskapai penerbangan di udara</w:t>
      </w:r>
      <w:r>
        <w:rPr>
          <w:szCs w:val="24"/>
          <w:lang w:val="en-US"/>
        </w:rPr>
        <w:t xml:space="preserve">.  </w:t>
      </w:r>
      <w:r w:rsidRPr="002E005F">
        <w:rPr>
          <w:szCs w:val="24"/>
          <w:lang w:val="en-US"/>
        </w:rPr>
        <w:t>Jasa pengiriman barang biasanya digunakan oleh perorangan, perusahaan, atau organisasi yang membutuhkan pengiriman barang secara cepat, aman, dan efisien.</w:t>
      </w:r>
    </w:p>
    <w:p w14:paraId="6E685604" w14:textId="77777777" w:rsidR="00506534" w:rsidRPr="002E005F" w:rsidRDefault="00506534" w:rsidP="00506534">
      <w:pPr>
        <w:spacing w:line="480" w:lineRule="auto"/>
        <w:ind w:firstLine="284"/>
        <w:jc w:val="both"/>
        <w:rPr>
          <w:szCs w:val="24"/>
          <w:lang w:val="en-US"/>
        </w:rPr>
      </w:pPr>
      <w:r w:rsidRPr="002E005F">
        <w:rPr>
          <w:szCs w:val="24"/>
          <w:lang w:val="en-US"/>
        </w:rPr>
        <w:t xml:space="preserve">Jasa pengiriman barang dapat dibedakan menjadi beberapa jenis berdasarkan </w:t>
      </w:r>
      <w:r w:rsidRPr="00506534">
        <w:t>jenis</w:t>
      </w:r>
      <w:r w:rsidRPr="002E005F">
        <w:rPr>
          <w:szCs w:val="24"/>
          <w:lang w:val="en-US"/>
        </w:rPr>
        <w:t xml:space="preserve"> barang yang dikirim, jarak pengiriman, waktu pengiriman, dan biaya pengiriman</w:t>
      </w:r>
      <w:r>
        <w:rPr>
          <w:szCs w:val="24"/>
          <w:lang w:val="en-US"/>
        </w:rPr>
        <w:t xml:space="preserve">.  </w:t>
      </w:r>
      <w:r w:rsidRPr="002E005F">
        <w:rPr>
          <w:szCs w:val="24"/>
          <w:lang w:val="en-US"/>
        </w:rPr>
        <w:t>Beberapa jenis jasa pengiriman barang antara lain:</w:t>
      </w:r>
    </w:p>
    <w:p w14:paraId="33B8B6B0" w14:textId="77777777" w:rsidR="00506534" w:rsidRPr="002E005F"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paket: layanan yang mengirimkan barang-barang kecil atau sedang dengan berat maksimal 30 kg</w:t>
      </w:r>
      <w:r>
        <w:rPr>
          <w:szCs w:val="24"/>
          <w:lang w:val="en-US"/>
        </w:rPr>
        <w:t xml:space="preserve">.  </w:t>
      </w:r>
      <w:r w:rsidRPr="002E005F">
        <w:rPr>
          <w:szCs w:val="24"/>
          <w:lang w:val="en-US"/>
        </w:rPr>
        <w:t>Biasanya menggunakan moda transportasi udara atau darat.</w:t>
      </w:r>
    </w:p>
    <w:p w14:paraId="504552AE" w14:textId="77777777" w:rsidR="00506534" w:rsidRPr="002E005F"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kargo: layanan yang mengirimkan barang-barang besar atau berat dengan berat lebih dari 30 kg</w:t>
      </w:r>
      <w:r>
        <w:rPr>
          <w:szCs w:val="24"/>
          <w:lang w:val="en-US"/>
        </w:rPr>
        <w:t xml:space="preserve">.  </w:t>
      </w:r>
      <w:r w:rsidRPr="002E005F">
        <w:rPr>
          <w:szCs w:val="24"/>
          <w:lang w:val="en-US"/>
        </w:rPr>
        <w:t>Biasanya menggunakan moda transportasi laut atau darat.</w:t>
      </w:r>
    </w:p>
    <w:p w14:paraId="0E81C7C3" w14:textId="77777777" w:rsidR="00506534" w:rsidRPr="002E005F"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dokumen: layanan yang mengirimkan dokumen penting atau rahasia dengan menggunakan kurir atau pos</w:t>
      </w:r>
      <w:r>
        <w:rPr>
          <w:szCs w:val="24"/>
          <w:lang w:val="en-US"/>
        </w:rPr>
        <w:t xml:space="preserve">.  </w:t>
      </w:r>
      <w:r w:rsidRPr="002E005F">
        <w:rPr>
          <w:szCs w:val="24"/>
          <w:lang w:val="en-US"/>
        </w:rPr>
        <w:t>Biasanya menggunakan moda transportasi udara atau darat.</w:t>
      </w:r>
    </w:p>
    <w:p w14:paraId="23D9428F" w14:textId="6E8F2A3C" w:rsidR="00506534"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express: layanan yang mengirimkan barang dengan waktu yang sangat cepat, biasanya dalam hitungan jam atau hari</w:t>
      </w:r>
      <w:r>
        <w:rPr>
          <w:szCs w:val="24"/>
          <w:lang w:val="en-US"/>
        </w:rPr>
        <w:t xml:space="preserve">.  </w:t>
      </w:r>
      <w:r w:rsidRPr="002E005F">
        <w:rPr>
          <w:szCs w:val="24"/>
          <w:lang w:val="en-US"/>
        </w:rPr>
        <w:t>Biasanya menggunakan moda transportasi udara atau darat</w:t>
      </w:r>
      <w:r>
        <w:rPr>
          <w:szCs w:val="24"/>
          <w:lang w:val="en-US"/>
        </w:rPr>
        <w:t xml:space="preserve"> </w:t>
      </w:r>
      <w:r>
        <w:rPr>
          <w:szCs w:val="24"/>
          <w:lang w:val="en-US"/>
        </w:rPr>
        <w:fldChar w:fldCharType="begin" w:fldLock="1"/>
      </w:r>
      <w:r>
        <w:rPr>
          <w:szCs w:val="24"/>
          <w:lang w:val="en-US"/>
        </w:rPr>
        <w:instrText>ADDIN CSL_CITATION {"citationItems":[{"id":"ITEM-1","itemData":{"URL":"https://www.waresix.com/jasa-pengiriman-barang/","accessed":{"date-parts":[["2025","3","4"]]},"author":[{"dropping-particle":"","family":"waresix","given":"","non-dropping-particle":"","parse-names":false,"suffix":""}],"container-title":"waresix","id":"ITEM-1","issued":{"date-parts":[["2023"]]},"title":"10 Jasa Pengiriman Barang yang Sering Digunakan di Indonesia - Waresix","type":"webpage"},"uris":["http://www.mendeley.com/documents/?uuid=5fa36b91-dac0-3748-a4a7-b69e95493c40"]}],"mendeley":{"formattedCitation":"(waresix, 2023)","plainTextFormattedCitation":"(waresix, 2023)","previouslyFormattedCitation":"(waresix, 2023)"},"properties":{"noteIndex":0},"schema":"https://github.com/citation-style-language/schema/raw/master/csl-citation.json"}</w:instrText>
      </w:r>
      <w:r>
        <w:rPr>
          <w:szCs w:val="24"/>
          <w:lang w:val="en-US"/>
        </w:rPr>
        <w:fldChar w:fldCharType="separate"/>
      </w:r>
      <w:r w:rsidRPr="00EB0E94">
        <w:rPr>
          <w:szCs w:val="24"/>
          <w:lang w:val="en-US"/>
        </w:rPr>
        <w:t>(waresix, 2023)</w:t>
      </w:r>
      <w:r>
        <w:rPr>
          <w:szCs w:val="24"/>
          <w:lang w:val="en-US"/>
        </w:rPr>
        <w:fldChar w:fldCharType="end"/>
      </w:r>
      <w:r w:rsidRPr="002E005F">
        <w:rPr>
          <w:szCs w:val="24"/>
          <w:lang w:val="en-US"/>
        </w:rPr>
        <w:t>.</w:t>
      </w:r>
    </w:p>
    <w:p w14:paraId="05544001" w14:textId="1BBCD4EA" w:rsidR="006343FE" w:rsidRDefault="006343FE" w:rsidP="006343FE">
      <w:pPr>
        <w:spacing w:after="0" w:line="360" w:lineRule="auto"/>
        <w:jc w:val="both"/>
        <w:rPr>
          <w:szCs w:val="24"/>
          <w:lang w:val="en-US"/>
        </w:rPr>
      </w:pPr>
    </w:p>
    <w:p w14:paraId="3640E7A8" w14:textId="6BD70468" w:rsidR="006343FE" w:rsidRDefault="006343FE" w:rsidP="00962DA2">
      <w:pPr>
        <w:pStyle w:val="Heading3"/>
        <w:spacing w:line="480" w:lineRule="auto"/>
        <w:rPr>
          <w:lang w:val="en-US"/>
        </w:rPr>
      </w:pPr>
      <w:r>
        <w:rPr>
          <w:lang w:val="en-US"/>
        </w:rPr>
        <w:t>2.2.6 Website</w:t>
      </w:r>
    </w:p>
    <w:p w14:paraId="16D80D20" w14:textId="77777777" w:rsidR="00962DA2" w:rsidRPr="00527115" w:rsidRDefault="00962DA2" w:rsidP="00962DA2">
      <w:pPr>
        <w:spacing w:line="480" w:lineRule="auto"/>
        <w:ind w:firstLine="284"/>
        <w:jc w:val="both"/>
        <w:rPr>
          <w:bCs/>
          <w:szCs w:val="24"/>
          <w:lang w:val="en-US"/>
        </w:rPr>
      </w:pPr>
      <w:r w:rsidRPr="00C75FF0">
        <w:rPr>
          <w:bCs/>
          <w:i/>
          <w:iCs/>
          <w:szCs w:val="24"/>
          <w:lang w:val="en-US"/>
        </w:rPr>
        <w:t>Web</w:t>
      </w:r>
      <w:r w:rsidRPr="006E47E7">
        <w:rPr>
          <w:bCs/>
          <w:szCs w:val="24"/>
          <w:lang w:val="en-US"/>
        </w:rPr>
        <w:t xml:space="preserve">site dapat diartikan sebagai kumpulan halaman yang berisi informasi data digital baik berupa teks, gambar, animasi, suara dan video atau gabungan dari semuanya </w:t>
      </w:r>
      <w:r w:rsidRPr="00962DA2">
        <w:t>yang</w:t>
      </w:r>
      <w:r w:rsidRPr="006E47E7">
        <w:rPr>
          <w:bCs/>
          <w:szCs w:val="24"/>
          <w:lang w:val="en-US"/>
        </w:rPr>
        <w:t xml:space="preserve"> </w:t>
      </w:r>
      <w:r w:rsidRPr="006E47E7">
        <w:rPr>
          <w:bCs/>
          <w:szCs w:val="24"/>
          <w:lang w:val="en-US"/>
        </w:rPr>
        <w:lastRenderedPageBreak/>
        <w:t>disediakan melalui jalur koneksi internet sehingga dapat diakses dan dilihat oleh semua orang diseluruh dunia</w:t>
      </w:r>
      <w:r>
        <w:rPr>
          <w:bCs/>
          <w:szCs w:val="24"/>
          <w:lang w:val="en-US"/>
        </w:rPr>
        <w:t xml:space="preserve">.  </w:t>
      </w:r>
      <w:r w:rsidRPr="006E47E7">
        <w:rPr>
          <w:bCs/>
          <w:szCs w:val="24"/>
          <w:lang w:val="en-US"/>
        </w:rPr>
        <w:t xml:space="preserve">Halaman </w:t>
      </w:r>
      <w:r w:rsidRPr="00C75FF0">
        <w:rPr>
          <w:bCs/>
          <w:i/>
          <w:iCs/>
          <w:szCs w:val="24"/>
          <w:lang w:val="en-US"/>
        </w:rPr>
        <w:t>web</w:t>
      </w:r>
      <w:r w:rsidRPr="006E47E7">
        <w:rPr>
          <w:bCs/>
          <w:szCs w:val="24"/>
          <w:lang w:val="en-US"/>
        </w:rPr>
        <w:t xml:space="preserve">site dibuat menggunakan bahasa standar, yaitu </w:t>
      </w:r>
      <w:r w:rsidRPr="00955D50">
        <w:rPr>
          <w:bCs/>
          <w:i/>
          <w:iCs/>
          <w:szCs w:val="24"/>
          <w:lang w:val="en-US"/>
        </w:rPr>
        <w:t>HTML</w:t>
      </w:r>
      <w:r>
        <w:rPr>
          <w:bCs/>
          <w:szCs w:val="24"/>
          <w:lang w:val="en-US"/>
        </w:rPr>
        <w:t xml:space="preserve">.  </w:t>
      </w:r>
      <w:r w:rsidRPr="006E47E7">
        <w:rPr>
          <w:bCs/>
          <w:szCs w:val="24"/>
          <w:lang w:val="en-US"/>
        </w:rPr>
        <w:t xml:space="preserve">Skrip </w:t>
      </w:r>
      <w:r w:rsidRPr="00955D50">
        <w:rPr>
          <w:bCs/>
          <w:i/>
          <w:iCs/>
          <w:szCs w:val="24"/>
          <w:lang w:val="en-US"/>
        </w:rPr>
        <w:t>HTML</w:t>
      </w:r>
      <w:r w:rsidRPr="006E47E7">
        <w:rPr>
          <w:bCs/>
          <w:szCs w:val="24"/>
          <w:lang w:val="en-US"/>
        </w:rPr>
        <w:t xml:space="preserve"> ini akan diterjemahkan oleh </w:t>
      </w:r>
      <w:r w:rsidRPr="00C75FF0">
        <w:rPr>
          <w:bCs/>
          <w:i/>
          <w:iCs/>
          <w:szCs w:val="24"/>
          <w:lang w:val="en-US"/>
        </w:rPr>
        <w:t>web</w:t>
      </w:r>
      <w:r w:rsidRPr="006E47E7">
        <w:rPr>
          <w:bCs/>
          <w:szCs w:val="24"/>
          <w:lang w:val="en-US"/>
        </w:rPr>
        <w:t xml:space="preserve"> </w:t>
      </w:r>
      <w:r w:rsidRPr="00955D50">
        <w:rPr>
          <w:bCs/>
          <w:i/>
          <w:iCs/>
          <w:szCs w:val="24"/>
          <w:lang w:val="en-US"/>
        </w:rPr>
        <w:t>browser</w:t>
      </w:r>
      <w:r w:rsidRPr="006E47E7">
        <w:rPr>
          <w:bCs/>
          <w:szCs w:val="24"/>
          <w:lang w:val="en-US"/>
        </w:rPr>
        <w:t xml:space="preserve"> sehingga dapat ditampilkan dalam bentuk informasi yang dapat dibaca oleh semua orang</w:t>
      </w:r>
      <w:r w:rsidRPr="00527115">
        <w:rPr>
          <w:bCs/>
          <w:szCs w:val="24"/>
          <w:lang w:val="en-US"/>
        </w:rPr>
        <w:t xml:space="preserve"> </w:t>
      </w:r>
      <w:r>
        <w:rPr>
          <w:bCs/>
          <w:szCs w:val="24"/>
          <w:lang w:val="en-US"/>
        </w:rPr>
        <w:fldChar w:fldCharType="begin" w:fldLock="1"/>
      </w:r>
      <w:r>
        <w:rPr>
          <w:bCs/>
          <w:szCs w:val="24"/>
          <w:lang w:val="en-US"/>
        </w:rPr>
        <w:instrText>ADDIN CSL_CITATION {"citationItems":[{"id":"ITEM-1","itemData":{"URL":"https://books.google.co.id/books?id=NYl-EAAAQBAJ&amp;printsec=frontcover#v=onepage&amp;q&amp;f=false","accessed":{"date-parts":[["2025","3","4"]]},"author":[{"dropping-particle":"","family":"Abdulloh","given":"Rohi","non-dropping-particle":"","parse-names":false,"suffix":""}],"container-title":"Elex Media Komputindo","id":"ITEM-1","issued":{"date-parts":[["2022"]]},"page":"2","title":"7 Materi Pemrograman Web untuk Pemula 3: JavaScript &amp; MariaDB","type":"webpage"},"uris":["http://www.mendeley.com/documents/?uuid=1e9b7146-a6a1-3628-8b54-7db36c27befd"]}],"mendeley":{"formattedCitation":"(Abdulloh, 2022)","plainTextFormattedCitation":"(Abdulloh, 2022)","previouslyFormattedCitation":"(Abdulloh, 2022)"},"properties":{"noteIndex":0},"schema":"https://github.com/citation-style-language/schema/raw/master/csl-citation.json"}</w:instrText>
      </w:r>
      <w:r>
        <w:rPr>
          <w:bCs/>
          <w:szCs w:val="24"/>
          <w:lang w:val="en-US"/>
        </w:rPr>
        <w:fldChar w:fldCharType="separate"/>
      </w:r>
      <w:r w:rsidRPr="006E47E7">
        <w:rPr>
          <w:bCs/>
          <w:szCs w:val="24"/>
          <w:lang w:val="en-US"/>
        </w:rPr>
        <w:t>(Abdulloh, 2022)</w:t>
      </w:r>
      <w:r>
        <w:rPr>
          <w:bCs/>
          <w:szCs w:val="24"/>
          <w:lang w:val="en-US"/>
        </w:rPr>
        <w:fldChar w:fldCharType="end"/>
      </w:r>
      <w:r>
        <w:rPr>
          <w:bCs/>
          <w:szCs w:val="24"/>
          <w:lang w:val="en-US"/>
        </w:rPr>
        <w:t>.</w:t>
      </w:r>
    </w:p>
    <w:p w14:paraId="1210654D" w14:textId="1B21BEC6" w:rsidR="00962DA2" w:rsidRDefault="00962DA2" w:rsidP="00962DA2">
      <w:pPr>
        <w:pStyle w:val="Heading3"/>
        <w:spacing w:line="480" w:lineRule="auto"/>
        <w:rPr>
          <w:lang w:val="en-US"/>
        </w:rPr>
      </w:pPr>
      <w:r>
        <w:rPr>
          <w:lang w:val="en-US"/>
        </w:rPr>
        <w:t>2.2.7 Additive Ratio Assessment (ARAS)</w:t>
      </w:r>
    </w:p>
    <w:p w14:paraId="112018B2" w14:textId="77777777" w:rsidR="002D364B" w:rsidRPr="00F26228" w:rsidRDefault="002D364B" w:rsidP="00D977D2">
      <w:pPr>
        <w:spacing w:after="20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dditive Ratio </w:t>
      </w:r>
      <w:proofErr w:type="gramStart"/>
      <w:r w:rsidRPr="00F26228">
        <w:rPr>
          <w:rFonts w:cs="Times New Roman"/>
          <w:noProof w:val="0"/>
          <w:kern w:val="0"/>
          <w:szCs w:val="24"/>
          <w:lang w:val="en-US"/>
          <w14:ligatures w14:val="none"/>
        </w:rPr>
        <w:t>Assessment  (</w:t>
      </w:r>
      <w:proofErr w:type="gramEnd"/>
      <w:r w:rsidRPr="00F26228">
        <w:rPr>
          <w:rFonts w:cs="Times New Roman"/>
          <w:noProof w:val="0"/>
          <w:kern w:val="0"/>
          <w:szCs w:val="24"/>
          <w:lang w:val="en-US"/>
          <w14:ligatures w14:val="none"/>
        </w:rPr>
        <w:t xml:space="preserve">ARAS) </w:t>
      </w:r>
      <w:proofErr w:type="spellStart"/>
      <w:r w:rsidRPr="00F26228">
        <w:rPr>
          <w:rFonts w:cs="Times New Roman"/>
          <w:noProof w:val="0"/>
          <w:kern w:val="0"/>
          <w:szCs w:val="24"/>
          <w:lang w:val="en-US"/>
          <w14:ligatures w14:val="none"/>
        </w:rPr>
        <w:t>pertama</w:t>
      </w:r>
      <w:proofErr w:type="spellEnd"/>
      <w:r w:rsidRPr="00F26228">
        <w:rPr>
          <w:rFonts w:cs="Times New Roman"/>
          <w:noProof w:val="0"/>
          <w:kern w:val="0"/>
          <w:szCs w:val="24"/>
          <w:lang w:val="en-US"/>
          <w14:ligatures w14:val="none"/>
        </w:rPr>
        <w:t xml:space="preserve"> kali </w:t>
      </w:r>
      <w:proofErr w:type="spellStart"/>
      <w:r w:rsidRPr="00F26228">
        <w:rPr>
          <w:rFonts w:cs="Times New Roman"/>
          <w:noProof w:val="0"/>
          <w:kern w:val="0"/>
          <w:szCs w:val="24"/>
          <w:lang w:val="en-US"/>
          <w14:ligatures w14:val="none"/>
        </w:rPr>
        <w:t>diperkenalkan</w:t>
      </w:r>
      <w:proofErr w:type="spellEnd"/>
      <w:r w:rsidRPr="00F26228">
        <w:rPr>
          <w:rFonts w:cs="Times New Roman"/>
          <w:noProof w:val="0"/>
          <w:kern w:val="0"/>
          <w:szCs w:val="24"/>
          <w:lang w:val="en-US"/>
          <w14:ligatures w14:val="none"/>
        </w:rPr>
        <w:t xml:space="preserve"> oleh </w:t>
      </w:r>
      <w:proofErr w:type="spellStart"/>
      <w:r w:rsidRPr="00F26228">
        <w:rPr>
          <w:rFonts w:cs="Times New Roman"/>
          <w:noProof w:val="0"/>
          <w:kern w:val="0"/>
          <w:szCs w:val="24"/>
          <w:lang w:val="en-US"/>
          <w14:ligatures w14:val="none"/>
        </w:rPr>
        <w:t>Zavadskas</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Turskis</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tahun</w:t>
      </w:r>
      <w:proofErr w:type="spellEnd"/>
      <w:r w:rsidRPr="00F26228">
        <w:rPr>
          <w:rFonts w:cs="Times New Roman"/>
          <w:noProof w:val="0"/>
          <w:kern w:val="0"/>
          <w:szCs w:val="24"/>
          <w:lang w:val="en-US"/>
          <w14:ligatures w14:val="none"/>
        </w:rPr>
        <w:t xml:space="preserve"> 2010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salah </w:t>
      </w:r>
      <w:proofErr w:type="spellStart"/>
      <w:r w:rsidRPr="00F26228">
        <w:rPr>
          <w:rFonts w:cs="Times New Roman"/>
          <w:noProof w:val="0"/>
          <w:kern w:val="0"/>
          <w:szCs w:val="24"/>
          <w:lang w:val="en-US"/>
          <w14:ligatures w14:val="none"/>
        </w:rPr>
        <w:t>sa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dek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Multi-Criteria Decision Making (MCDM)</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dasar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asio</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esar</w:t>
      </w:r>
      <w:proofErr w:type="spellEnd"/>
      <w:r w:rsidRPr="00F26228">
        <w:rPr>
          <w:rFonts w:cs="Times New Roman"/>
          <w:noProof w:val="0"/>
          <w:kern w:val="0"/>
          <w:szCs w:val="24"/>
          <w:lang w:val="en-US"/>
          <w14:ligatures w14:val="none"/>
        </w:rPr>
        <w:t xml:space="preserve">, di mana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utility degree </w:t>
      </w:r>
      <w:proofErr w:type="spellStart"/>
      <w:r w:rsidRPr="00F26228">
        <w:rPr>
          <w:rFonts w:cs="Times New Roman"/>
          <w:noProof w:val="0"/>
          <w:kern w:val="0"/>
          <w:szCs w:val="24"/>
          <w:lang w:val="en-US"/>
          <w14:ligatures w14:val="none"/>
        </w:rPr>
        <w:t>tertingg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angg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olusi</w:t>
      </w:r>
      <w:proofErr w:type="spellEnd"/>
      <w:r w:rsidRPr="00F26228">
        <w:rPr>
          <w:rFonts w:cs="Times New Roman"/>
          <w:noProof w:val="0"/>
          <w:kern w:val="0"/>
          <w:szCs w:val="24"/>
          <w:lang w:val="en-US"/>
          <w14:ligatures w14:val="none"/>
        </w:rPr>
        <w:t xml:space="preserve"> paling optimal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m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d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seluruh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mu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mud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dingkann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optimal</w:t>
      </w:r>
      <w:r>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Proses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lu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r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lebi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liputi</w:t>
      </w:r>
      <w:proofErr w:type="spellEnd"/>
      <w:r w:rsidRPr="00F26228">
        <w:rPr>
          <w:rFonts w:cs="Times New Roman"/>
          <w:noProof w:val="0"/>
          <w:kern w:val="0"/>
          <w:szCs w:val="24"/>
          <w:lang w:val="en-US"/>
          <w14:ligatures w14:val="none"/>
        </w:rPr>
        <w:t>:</w:t>
      </w:r>
    </w:p>
    <w:p w14:paraId="17600C74" w14:textId="77777777" w:rsidR="002D364B" w:rsidRPr="00F577AD" w:rsidRDefault="002D364B" w:rsidP="00120DF5">
      <w:pPr>
        <w:pStyle w:val="ListParagraph"/>
        <w:numPr>
          <w:ilvl w:val="0"/>
          <w:numId w:val="5"/>
        </w:numPr>
        <w:spacing w:after="200" w:line="360" w:lineRule="auto"/>
        <w:ind w:left="641" w:hanging="357"/>
        <w:jc w:val="both"/>
        <w:rPr>
          <w:rFonts w:cs="Times New Roman"/>
          <w:noProof w:val="0"/>
          <w:kern w:val="0"/>
          <w:szCs w:val="24"/>
          <w:lang w:val="en-US"/>
          <w14:ligatures w14:val="none"/>
        </w:rPr>
      </w:pPr>
      <w:proofErr w:type="spellStart"/>
      <w:r w:rsidRPr="00F577AD">
        <w:rPr>
          <w:rFonts w:cs="Times New Roman"/>
          <w:noProof w:val="0"/>
          <w:kern w:val="0"/>
          <w:szCs w:val="24"/>
          <w:lang w:val="en-US"/>
          <w14:ligatures w14:val="none"/>
        </w:rPr>
        <w:t>Kesederhana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alam</w:t>
      </w:r>
      <w:proofErr w:type="spellEnd"/>
      <w:r w:rsidRPr="00F577AD">
        <w:rPr>
          <w:rFonts w:cs="Times New Roman"/>
          <w:noProof w:val="0"/>
          <w:kern w:val="0"/>
          <w:szCs w:val="24"/>
          <w:lang w:val="en-US"/>
          <w14:ligatures w14:val="none"/>
        </w:rPr>
        <w:t xml:space="preserve"> proses </w:t>
      </w:r>
      <w:proofErr w:type="spellStart"/>
      <w:r w:rsidRPr="00F577AD">
        <w:rPr>
          <w:rFonts w:cs="Times New Roman"/>
          <w:noProof w:val="0"/>
          <w:kern w:val="0"/>
          <w:szCs w:val="24"/>
          <w:lang w:val="en-US"/>
          <w14:ligatures w14:val="none"/>
        </w:rPr>
        <w:t>perhitu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aren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tode</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in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ngguna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perbandi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rela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ntar</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lternatif</w:t>
      </w:r>
      <w:proofErr w:type="spellEnd"/>
      <w:r w:rsidRPr="00F577AD">
        <w:rPr>
          <w:rFonts w:cs="Times New Roman"/>
          <w:noProof w:val="0"/>
          <w:kern w:val="0"/>
          <w:szCs w:val="24"/>
          <w:lang w:val="en-US"/>
          <w14:ligatures w14:val="none"/>
        </w:rPr>
        <w:t>.</w:t>
      </w:r>
    </w:p>
    <w:p w14:paraId="5ACA82EC" w14:textId="77777777" w:rsidR="002D364B" w:rsidRPr="00F577AD" w:rsidRDefault="002D364B" w:rsidP="00120DF5">
      <w:pPr>
        <w:pStyle w:val="ListParagraph"/>
        <w:numPr>
          <w:ilvl w:val="0"/>
          <w:numId w:val="5"/>
        </w:numPr>
        <w:spacing w:after="200" w:line="360" w:lineRule="auto"/>
        <w:ind w:left="641" w:hanging="357"/>
        <w:jc w:val="both"/>
        <w:rPr>
          <w:rFonts w:cs="Times New Roman"/>
          <w:noProof w:val="0"/>
          <w:kern w:val="0"/>
          <w:szCs w:val="24"/>
          <w:lang w:val="en-US"/>
          <w14:ligatures w14:val="none"/>
        </w:rPr>
      </w:pPr>
      <w:r w:rsidRPr="00F577AD">
        <w:rPr>
          <w:rFonts w:cs="Times New Roman"/>
          <w:noProof w:val="0"/>
          <w:kern w:val="0"/>
          <w:szCs w:val="24"/>
          <w:lang w:val="en-US"/>
          <w14:ligatures w14:val="none"/>
        </w:rPr>
        <w:t xml:space="preserve">Mampu </w:t>
      </w:r>
      <w:proofErr w:type="spellStart"/>
      <w:r w:rsidRPr="00F577AD">
        <w:rPr>
          <w:rFonts w:cs="Times New Roman"/>
          <w:noProof w:val="0"/>
          <w:kern w:val="0"/>
          <w:szCs w:val="24"/>
          <w:lang w:val="en-US"/>
          <w14:ligatures w14:val="none"/>
        </w:rPr>
        <w:t>menangan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asalah</w:t>
      </w:r>
      <w:proofErr w:type="spellEnd"/>
      <w:r w:rsidRPr="00F577AD">
        <w:rPr>
          <w:rFonts w:cs="Times New Roman"/>
          <w:noProof w:val="0"/>
          <w:kern w:val="0"/>
          <w:szCs w:val="24"/>
          <w:lang w:val="en-US"/>
          <w14:ligatures w14:val="none"/>
        </w:rPr>
        <w:t xml:space="preserve"> multi-</w:t>
      </w:r>
      <w:proofErr w:type="spellStart"/>
      <w:r w:rsidRPr="00F577AD">
        <w:rPr>
          <w:rFonts w:cs="Times New Roman"/>
          <w:noProof w:val="0"/>
          <w:kern w:val="0"/>
          <w:szCs w:val="24"/>
          <w:lang w:val="en-US"/>
          <w14:ligatures w14:val="none"/>
        </w:rPr>
        <w:t>kriteri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ecar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efek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ehingg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cocok</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iguna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alam</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berbaga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pengambil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eputusan</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kompleks</w:t>
      </w:r>
      <w:proofErr w:type="spellEnd"/>
      <w:r w:rsidRPr="00F577AD">
        <w:rPr>
          <w:rFonts w:cs="Times New Roman"/>
          <w:noProof w:val="0"/>
          <w:kern w:val="0"/>
          <w:szCs w:val="24"/>
          <w:lang w:val="en-US"/>
          <w14:ligatures w14:val="none"/>
        </w:rPr>
        <w:t>.</w:t>
      </w:r>
    </w:p>
    <w:p w14:paraId="260D8E33" w14:textId="77777777" w:rsidR="002D364B" w:rsidRPr="00F577AD" w:rsidRDefault="002D364B" w:rsidP="00120DF5">
      <w:pPr>
        <w:pStyle w:val="ListParagraph"/>
        <w:numPr>
          <w:ilvl w:val="0"/>
          <w:numId w:val="5"/>
        </w:numPr>
        <w:spacing w:after="200" w:line="360" w:lineRule="auto"/>
        <w:ind w:left="641" w:hanging="357"/>
        <w:jc w:val="both"/>
        <w:rPr>
          <w:rFonts w:cs="Times New Roman"/>
          <w:noProof w:val="0"/>
          <w:kern w:val="0"/>
          <w:szCs w:val="24"/>
          <w:lang w:val="en-US"/>
          <w14:ligatures w14:val="none"/>
        </w:rPr>
      </w:pPr>
      <w:proofErr w:type="spellStart"/>
      <w:r w:rsidRPr="00F577AD">
        <w:rPr>
          <w:rFonts w:cs="Times New Roman"/>
          <w:noProof w:val="0"/>
          <w:kern w:val="0"/>
          <w:szCs w:val="24"/>
          <w:lang w:val="en-US"/>
          <w14:ligatures w14:val="none"/>
        </w:rPr>
        <w:t>Menawar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hasil</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objektif</w:t>
      </w:r>
      <w:proofErr w:type="spellEnd"/>
      <w:r w:rsidRPr="00F577AD">
        <w:rPr>
          <w:rFonts w:cs="Times New Roman"/>
          <w:noProof w:val="0"/>
          <w:kern w:val="0"/>
          <w:szCs w:val="24"/>
          <w:lang w:val="en-US"/>
          <w14:ligatures w14:val="none"/>
        </w:rPr>
        <w:t xml:space="preserve"> dan </w:t>
      </w:r>
      <w:proofErr w:type="spellStart"/>
      <w:r w:rsidRPr="00F577AD">
        <w:rPr>
          <w:rFonts w:cs="Times New Roman"/>
          <w:noProof w:val="0"/>
          <w:kern w:val="0"/>
          <w:szCs w:val="24"/>
          <w:lang w:val="en-US"/>
          <w14:ligatures w14:val="none"/>
        </w:rPr>
        <w:t>sistematis</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e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mbanding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lterna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terhadap</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olusi</w:t>
      </w:r>
      <w:proofErr w:type="spellEnd"/>
      <w:r w:rsidRPr="00F577AD">
        <w:rPr>
          <w:rFonts w:cs="Times New Roman"/>
          <w:noProof w:val="0"/>
          <w:kern w:val="0"/>
          <w:szCs w:val="24"/>
          <w:lang w:val="en-US"/>
          <w14:ligatures w14:val="none"/>
        </w:rPr>
        <w:t xml:space="preserve"> ideal </w:t>
      </w:r>
      <w:proofErr w:type="spellStart"/>
      <w:r w:rsidRPr="00F577AD">
        <w:rPr>
          <w:rFonts w:cs="Times New Roman"/>
          <w:noProof w:val="0"/>
          <w:kern w:val="0"/>
          <w:szCs w:val="24"/>
          <w:lang w:val="en-US"/>
          <w14:ligatures w14:val="none"/>
        </w:rPr>
        <w:t>berdasar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bobot</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diberikan</w:t>
      </w:r>
      <w:proofErr w:type="spellEnd"/>
      <w:r w:rsidRPr="00F577AD">
        <w:rPr>
          <w:rFonts w:cs="Times New Roman"/>
          <w:noProof w:val="0"/>
          <w:kern w:val="0"/>
          <w:szCs w:val="24"/>
          <w:lang w:val="en-US"/>
          <w14:ligatures w14:val="none"/>
        </w:rPr>
        <w:t xml:space="preserve"> pada </w:t>
      </w:r>
      <w:proofErr w:type="spellStart"/>
      <w:r w:rsidRPr="00F577AD">
        <w:rPr>
          <w:rFonts w:cs="Times New Roman"/>
          <w:noProof w:val="0"/>
          <w:kern w:val="0"/>
          <w:szCs w:val="24"/>
          <w:lang w:val="en-US"/>
          <w14:ligatures w14:val="none"/>
        </w:rPr>
        <w:t>setiap</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riteria</w:t>
      </w:r>
      <w:proofErr w:type="spellEnd"/>
    </w:p>
    <w:p w14:paraId="7114F4AB" w14:textId="77777777" w:rsidR="002D364B" w:rsidRPr="00F26228" w:rsidRDefault="002D364B" w:rsidP="00D977D2">
      <w:pPr>
        <w:spacing w:after="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ont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elit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di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jas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ara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pertimba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akto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pert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ia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wak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amanan</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caku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yanan</w:t>
      </w:r>
      <w:proofErr w:type="spellEnd"/>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iste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er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ekomendasi</w:t>
      </w:r>
      <w:proofErr w:type="spellEnd"/>
      <w:r w:rsidRPr="00F26228">
        <w:rPr>
          <w:rFonts w:cs="Times New Roman"/>
          <w:noProof w:val="0"/>
          <w:kern w:val="0"/>
          <w:szCs w:val="24"/>
          <w:lang w:val="en-US"/>
          <w14:ligatures w14:val="none"/>
        </w:rPr>
        <w:t xml:space="preserve"> yang optimal dan </w:t>
      </w:r>
      <w:proofErr w:type="spellStart"/>
      <w:r w:rsidRPr="00F26228">
        <w:rPr>
          <w:rFonts w:cs="Times New Roman"/>
          <w:noProof w:val="0"/>
          <w:kern w:val="0"/>
          <w:szCs w:val="24"/>
          <w:lang w:val="en-US"/>
          <w14:ligatures w14:val="none"/>
        </w:rPr>
        <w:t>berbasis</w:t>
      </w:r>
      <w:proofErr w:type="spellEnd"/>
      <w:r w:rsidRPr="00F26228">
        <w:rPr>
          <w:rFonts w:cs="Times New Roman"/>
          <w:noProof w:val="0"/>
          <w:kern w:val="0"/>
          <w:szCs w:val="24"/>
          <w:lang w:val="en-US"/>
          <w14:ligatures w14:val="none"/>
        </w:rPr>
        <w:t xml:space="preserve"> data </w:t>
      </w:r>
      <w:r w:rsidRPr="00F26228">
        <w:rPr>
          <w:rFonts w:cs="Times New Roman"/>
          <w:noProof w:val="0"/>
          <w:kern w:val="0"/>
          <w:szCs w:val="24"/>
          <w:lang w:val="en-US"/>
          <w14:ligatures w14:val="none"/>
        </w:rPr>
        <w:fldChar w:fldCharType="begin" w:fldLock="1"/>
      </w:r>
      <w:r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4BFB4286" w14:textId="77777777" w:rsidR="002D364B" w:rsidRPr="00F26228" w:rsidRDefault="002D364B" w:rsidP="00D977D2">
      <w:pPr>
        <w:spacing w:after="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lastRenderedPageBreak/>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angki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milik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aha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yelesa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0133F902" w14:textId="358946EA" w:rsidR="002D364B" w:rsidRPr="00427DC6"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427DC6">
        <w:rPr>
          <w:rFonts w:cs="Times New Roman"/>
          <w:noProof w:val="0"/>
          <w:kern w:val="0"/>
          <w:szCs w:val="24"/>
          <w:lang w:val="en-US"/>
          <w14:ligatures w14:val="none"/>
        </w:rPr>
        <w:t>Membuat</w:t>
      </w:r>
      <w:proofErr w:type="spellEnd"/>
      <w:r w:rsidRPr="00427DC6">
        <w:rPr>
          <w:rFonts w:cs="Times New Roman"/>
          <w:noProof w:val="0"/>
          <w:kern w:val="0"/>
          <w:szCs w:val="24"/>
          <w:lang w:val="en-US"/>
          <w14:ligatures w14:val="none"/>
        </w:rPr>
        <w:t xml:space="preserve"> Decision Making Matrix (DMM)</w:t>
      </w:r>
    </w:p>
    <w:p w14:paraId="41E46B89" w14:textId="77777777" w:rsidR="002D364B" w:rsidRPr="0006785E" w:rsidRDefault="002D364B" w:rsidP="00694B44">
      <w:pPr>
        <w:spacing w:after="200" w:line="360" w:lineRule="auto"/>
        <w:ind w:left="641"/>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mbuat</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atriks</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ngambil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eputusan</w:t>
      </w:r>
      <w:proofErr w:type="spellEnd"/>
      <w:r w:rsidRPr="0006785E">
        <w:rPr>
          <w:rFonts w:cs="Times New Roman"/>
          <w:noProof w:val="0"/>
          <w:kern w:val="0"/>
          <w:szCs w:val="24"/>
          <w:lang w:val="en-US"/>
          <w14:ligatures w14:val="none"/>
        </w:rPr>
        <w:t xml:space="preserve"> (X) </w:t>
      </w:r>
      <w:proofErr w:type="spellStart"/>
      <w:r w:rsidRPr="0006785E">
        <w:rPr>
          <w:rFonts w:cs="Times New Roman"/>
          <w:noProof w:val="0"/>
          <w:kern w:val="0"/>
          <w:szCs w:val="24"/>
          <w:lang w:val="en-US"/>
          <w14:ligatures w14:val="none"/>
        </w:rPr>
        <w:t>berdasar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nila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m)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riteria</w:t>
      </w:r>
      <w:proofErr w:type="spellEnd"/>
      <w:r w:rsidRPr="0006785E">
        <w:rPr>
          <w:rFonts w:cs="Times New Roman"/>
          <w:noProof w:val="0"/>
          <w:kern w:val="0"/>
          <w:szCs w:val="24"/>
          <w:lang w:val="en-US"/>
          <w14:ligatures w14:val="none"/>
        </w:rPr>
        <w:t xml:space="preserve"> (n), </w:t>
      </w:r>
      <w:proofErr w:type="spellStart"/>
      <w:proofErr w:type="gramStart"/>
      <w:r w:rsidRPr="0006785E">
        <w:rPr>
          <w:rFonts w:cs="Times New Roman"/>
          <w:noProof w:val="0"/>
          <w:kern w:val="0"/>
          <w:szCs w:val="24"/>
          <w:lang w:val="en-US"/>
          <w14:ligatures w14:val="none"/>
        </w:rPr>
        <w:t>yaitu</w:t>
      </w:r>
      <w:proofErr w:type="spellEnd"/>
      <w:r w:rsidRPr="0006785E">
        <w:rPr>
          <w:rFonts w:cs="Times New Roman"/>
          <w:noProof w:val="0"/>
          <w:kern w:val="0"/>
          <w:szCs w:val="24"/>
          <w:lang w:val="en-US"/>
          <w14:ligatures w14:val="none"/>
        </w:rPr>
        <w:t xml:space="preserve"> :</w:t>
      </w:r>
      <w:proofErr w:type="gramEnd"/>
    </w:p>
    <w:p w14:paraId="72FE4E3E"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m:oMath>
        <m:r>
          <w:rPr>
            <w:rFonts w:ascii="Cambria Math" w:hAnsi="Cambria Math" w:cs="Times New Roman"/>
            <w:noProof w:val="0"/>
            <w:kern w:val="0"/>
            <w:szCs w:val="24"/>
            <w:lang w:val="en-US"/>
            <w14:ligatures w14:val="none"/>
          </w:rPr>
          <m:t>X</m:t>
        </m:r>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0</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p>
    <w:p w14:paraId="210CA646"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r w:rsidRPr="00F26228">
        <w:rPr>
          <w:rFonts w:cs="Times New Roman"/>
          <w:noProof w:val="0"/>
          <w:kern w:val="0"/>
          <w:szCs w:val="24"/>
          <w:lang w:val="en-US"/>
          <w14:ligatures w14:val="none"/>
        </w:rPr>
        <w:br/>
      </w:r>
      <m:oMathPara>
        <m:oMathParaPr>
          <m:jc m:val="left"/>
        </m:oMathParaPr>
        <m:oMath>
          <m:r>
            <m:rPr>
              <m:nor/>
            </m:rPr>
            <w:rPr>
              <w:rFonts w:cs="Times New Roman"/>
              <w:noProof w:val="0"/>
              <w:kern w:val="0"/>
              <w:szCs w:val="24"/>
              <w:lang w:val="en-US"/>
              <w14:ligatures w14:val="none"/>
            </w:rPr>
            <m:t xml:space="preserve">m    = Nilai </m:t>
          </m:r>
          <w:proofErr w:type="spellStart"/>
          <m:r>
            <m:rPr>
              <m:nor/>
            </m:rPr>
            <w:rPr>
              <w:rFonts w:cs="Times New Roman"/>
              <w:noProof w:val="0"/>
              <w:kern w:val="0"/>
              <w:szCs w:val="24"/>
              <w:lang w:val="en-US"/>
              <w14:ligatures w14:val="none"/>
            </w:rPr>
            <m:t>Alternatif</m:t>
          </m:r>
          <w:proofErr w:type="spellEnd"/>
          <m:r>
            <m:rPr>
              <m:nor/>
            </m:rPr>
            <w:rPr>
              <w:rFonts w:cs="Times New Roman"/>
              <w:noProof w:val="0"/>
              <w:kern w:val="0"/>
              <w:szCs w:val="24"/>
              <w:lang w:val="en-US"/>
              <w14:ligatures w14:val="none"/>
            </w:rPr>
            <w:br/>
          </m:r>
        </m:oMath>
        <m:oMath>
          <m:r>
            <m:rPr>
              <m:nor/>
            </m:rPr>
            <w:rPr>
              <w:rFonts w:cs="Times New Roman"/>
              <w:noProof w:val="0"/>
              <w:kern w:val="0"/>
              <w:szCs w:val="24"/>
              <w:lang w:val="en-US"/>
              <w14:ligatures w14:val="none"/>
            </w:rPr>
            <m:t xml:space="preserve">n     = Nilai </m:t>
          </m:r>
          <w:proofErr w:type="spellStart"/>
          <m:r>
            <m:rPr>
              <m:nor/>
            </m:rPr>
            <w:rPr>
              <w:rFonts w:cs="Times New Roman"/>
              <w:noProof w:val="0"/>
              <w:kern w:val="0"/>
              <w:szCs w:val="24"/>
              <w:lang w:val="en-US"/>
              <w14:ligatures w14:val="none"/>
            </w:rPr>
            <m:t>Kriteria</m:t>
          </m:r>
          <w:proofErr w:type="spellEnd"/>
          <m:r>
            <m:rPr>
              <m:nor/>
            </m:rPr>
            <w:rPr>
              <w:rFonts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Nilai kriteria dari alternatif ke-1</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oj</m:t>
              </m:r>
            </m:sub>
          </m:sSub>
          <m:r>
            <m:rPr>
              <m:sty m:val="p"/>
            </m:rPr>
            <w:rPr>
              <w:rFonts w:ascii="Cambria Math" w:hAnsi="Cambria Math" w:cs="Times New Roman"/>
              <w:noProof w:val="0"/>
              <w:kern w:val="0"/>
              <w:szCs w:val="24"/>
              <w:lang w:val="en-US"/>
              <w14:ligatures w14:val="none"/>
            </w:rPr>
            <m:t>=Nilai optimal kriteria</m:t>
          </m:r>
        </m:oMath>
      </m:oMathPara>
    </w:p>
    <w:p w14:paraId="7D5387BE" w14:textId="12E9B724" w:rsidR="002D364B" w:rsidRPr="00694B44"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Normalisasi</w:t>
      </w:r>
      <w:proofErr w:type="spellEnd"/>
      <w:r w:rsidRPr="00694B44">
        <w:rPr>
          <w:rFonts w:cs="Times New Roman"/>
          <w:noProof w:val="0"/>
          <w:kern w:val="0"/>
          <w:szCs w:val="24"/>
          <w:lang w:val="en-US"/>
          <w14:ligatures w14:val="none"/>
        </w:rPr>
        <w:t xml:space="preserve"> Decision Making Matrix (DMM)</w:t>
      </w:r>
    </w:p>
    <w:p w14:paraId="088B8CB2"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DMM </w:t>
      </w:r>
      <w:proofErr w:type="spellStart"/>
      <w:r w:rsidRPr="00F26228">
        <w:rPr>
          <w:rFonts w:cs="Times New Roman"/>
          <w:noProof w:val="0"/>
          <w:kern w:val="0"/>
          <w:szCs w:val="24"/>
          <w:lang w:val="en-US"/>
          <w14:ligatures w14:val="none"/>
        </w:rPr>
        <w:t>dimu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agar </w:t>
      </w:r>
      <w:proofErr w:type="spellStart"/>
      <w:r w:rsidRPr="00F26228">
        <w:rPr>
          <w:rFonts w:cs="Times New Roman"/>
          <w:noProof w:val="0"/>
          <w:kern w:val="0"/>
          <w:szCs w:val="24"/>
          <w:lang w:val="en-US"/>
          <w14:ligatures w14:val="none"/>
        </w:rPr>
        <w:t>dap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innya</w:t>
      </w:r>
      <w:proofErr w:type="spellEnd"/>
      <w:r>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yang </w:t>
      </w:r>
      <w:proofErr w:type="spellStart"/>
      <w:r w:rsidRPr="00F26228">
        <w:rPr>
          <w:rFonts w:cs="Times New Roman"/>
          <w:noProof w:val="0"/>
          <w:kern w:val="0"/>
          <w:szCs w:val="24"/>
          <w:lang w:val="en-US"/>
          <w14:ligatures w14:val="none"/>
        </w:rPr>
        <w:t>te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oMath>
      <w:r w:rsidRPr="00F26228">
        <w:rPr>
          <w:rFonts w:cs="Times New Roman"/>
          <w:noProof w:val="0"/>
          <w:kern w:val="0"/>
          <w:szCs w:val="24"/>
          <w:lang w:val="en-US"/>
          <w14:ligatures w14:val="none"/>
        </w:rPr>
        <w:t xml:space="preserve">kemudian disusun untuk memudahkan dalam melakukan normalisasi matriks </w:t>
      </w:r>
      <m:oMath>
        <m:r>
          <w:rPr>
            <w:rFonts w:ascii="Cambria Math" w:hAnsi="Cambria Math" w:cs="Times New Roman"/>
            <w:noProof w:val="0"/>
            <w:kern w:val="0"/>
            <w:szCs w:val="24"/>
            <w:lang w:val="en-US"/>
            <w14:ligatures w14:val="none"/>
          </w:rPr>
          <m:t>X</m:t>
        </m:r>
      </m:oMath>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dapat</w:t>
      </w:r>
      <w:proofErr w:type="spellEnd"/>
      <w:r w:rsidRPr="00F26228">
        <w:rPr>
          <w:rFonts w:cs="Times New Roman"/>
          <w:noProof w:val="0"/>
          <w:kern w:val="0"/>
          <w:szCs w:val="24"/>
          <w:lang w:val="en-US"/>
          <w14:ligatures w14:val="none"/>
        </w:rPr>
        <w:t xml:space="preserve"> proses </w:t>
      </w:r>
      <w:proofErr w:type="spellStart"/>
      <w:r w:rsidRPr="00F26228">
        <w:rPr>
          <w:rFonts w:cs="Times New Roman"/>
          <w:noProof w:val="0"/>
          <w:kern w:val="0"/>
          <w:szCs w:val="24"/>
          <w:lang w:val="en-US"/>
          <w14:ligatures w14:val="none"/>
        </w:rPr>
        <w:t>pembu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 xml:space="preserve">: </w:t>
      </w:r>
    </w:p>
    <w:p w14:paraId="6CA14820" w14:textId="77777777" w:rsidR="002D364B" w:rsidRPr="00F26228" w:rsidRDefault="00120DF5" w:rsidP="00694B44">
      <w:pPr>
        <w:spacing w:after="200" w:line="360" w:lineRule="auto"/>
        <w:ind w:left="641"/>
        <w:jc w:val="both"/>
        <w:rPr>
          <w:rFonts w:cs="Times New Roman"/>
          <w:noProof w:val="0"/>
          <w:kern w:val="0"/>
          <w:szCs w:val="24"/>
          <w:lang w:val="en-US"/>
          <w14:ligatures w14:val="none"/>
        </w:rPr>
      </w:pPr>
      <m:oMath>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002D364B" w:rsidRPr="00F26228">
        <w:rPr>
          <w:rFonts w:cs="Times New Roman"/>
          <w:noProof w:val="0"/>
          <w:kern w:val="0"/>
          <w:szCs w:val="24"/>
          <w:lang w:val="en-US"/>
          <w14:ligatures w14:val="none"/>
        </w:rPr>
        <w:t xml:space="preserve"> </w:t>
      </w:r>
    </w:p>
    <w:p w14:paraId="0258EE10"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proofErr w:type="gramStart"/>
      <w:r w:rsidRPr="00F26228">
        <w:rPr>
          <w:rFonts w:cs="Times New Roman"/>
          <w:noProof w:val="0"/>
          <w:kern w:val="0"/>
          <w:szCs w:val="24"/>
          <w:lang w:val="en-US"/>
          <w14:ligatures w14:val="none"/>
        </w:rPr>
        <w:t>Dimana :</w:t>
      </w:r>
      <w:proofErr w:type="gramEnd"/>
    </w:p>
    <w:p w14:paraId="28B187CC" w14:textId="77777777" w:rsidR="002D364B" w:rsidRPr="00F26228" w:rsidRDefault="00120DF5" w:rsidP="00694B44">
      <w:pPr>
        <w:spacing w:after="200" w:line="360" w:lineRule="auto"/>
        <w:ind w:left="641"/>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Nilai optimal kriteria normalisasi</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kriteria normalisasi</m:t>
          </m:r>
        </m:oMath>
      </m:oMathPara>
    </w:p>
    <w:p w14:paraId="3DB3687D" w14:textId="1AA2B475" w:rsidR="002D364B" w:rsidRPr="00694B44"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Perhitungan</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Normalisasi</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Terbobot</w:t>
      </w:r>
      <w:proofErr w:type="spellEnd"/>
    </w:p>
    <w:p w14:paraId="26BC69EA"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lastRenderedPageBreak/>
        <w:t xml:space="preserve">Nilai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al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oMath>
      <w:r w:rsidRPr="00F26228">
        <w:rPr>
          <w:rFonts w:cs="Times New Roman"/>
          <w:noProof w:val="0"/>
          <w:kern w:val="0"/>
          <w:szCs w:val="24"/>
          <w:lang w:val="en-US"/>
          <w14:ligatures w14:val="none"/>
        </w:rPr>
        <w:t>) Nilai bobot kriteria sudah ditentukan oleh pengambil keputusan</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2537FC11" w14:textId="77777777" w:rsidR="002D364B" w:rsidRPr="00F26228" w:rsidRDefault="00120DF5" w:rsidP="00694B44">
      <w:pPr>
        <w:spacing w:after="200" w:line="360" w:lineRule="auto"/>
        <w:ind w:left="641"/>
        <w:jc w:val="both"/>
        <w:rPr>
          <w:rFonts w:cs="Times New Roman"/>
          <w:noProof w:val="0"/>
          <w:kern w:val="0"/>
          <w:szCs w:val="24"/>
          <w:lang w:val="en-US"/>
          <w14:ligatures w14:val="none"/>
        </w:rPr>
      </w:pPr>
      <m:oMathPara>
        <m:oMathParaPr>
          <m:jc m:val="left"/>
        </m:oMathParaPr>
        <m:oMath>
          <m:nary>
            <m:naryPr>
              <m:chr m:val="∑"/>
              <m:limLoc m:val="undOvr"/>
              <m:ctrlPr>
                <w:rPr>
                  <w:rFonts w:ascii="Cambria Math" w:hAnsi="Cambria Math" w:cs="Times New Roman"/>
                  <w:noProof w:val="0"/>
                  <w:kern w:val="0"/>
                  <w:szCs w:val="24"/>
                  <w:lang w:val="en-US"/>
                  <w14:ligatures w14:val="none"/>
                </w:rPr>
              </m:ctrlPr>
            </m:naryPr>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e>
          </m:nary>
          <m:r>
            <m:rPr>
              <m:sty m:val="p"/>
            </m:rPr>
            <w:rPr>
              <w:rFonts w:ascii="Cambria Math" w:hAnsi="Cambria Math" w:cs="Times New Roman"/>
              <w:noProof w:val="0"/>
              <w:kern w:val="0"/>
              <w:szCs w:val="24"/>
              <w:lang w:val="en-US"/>
              <w14:ligatures w14:val="none"/>
            </w:rPr>
            <m:t>=1</m:t>
          </m:r>
        </m:oMath>
      </m:oMathPara>
    </w:p>
    <w:p w14:paraId="6FCDEBA5" w14:textId="77777777" w:rsidR="002D364B" w:rsidRPr="00F26228" w:rsidRDefault="00120DF5" w:rsidP="00694B44">
      <w:pPr>
        <w:spacing w:after="200" w:line="360" w:lineRule="auto"/>
        <w:ind w:left="641"/>
        <w:jc w:val="both"/>
        <w:rPr>
          <w:rFonts w:cs="Times New Roman"/>
          <w:noProof w:val="0"/>
          <w:kern w:val="0"/>
          <w:szCs w:val="24"/>
          <w:lang w:val="en-US"/>
          <w14:ligatures w14:val="none"/>
        </w:rPr>
      </w:pPr>
      <m:oMathPara>
        <m:oMathParaPr>
          <m:jc m:val="left"/>
        </m:oMathParaPr>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d>
            <m:dPr>
              <m:ctrlPr>
                <w:rPr>
                  <w:rFonts w:ascii="Cambria Math" w:hAnsi="Cambria Math" w:cs="Times New Roman"/>
                  <w:noProof w:val="0"/>
                  <w:kern w:val="0"/>
                  <w:szCs w:val="24"/>
                  <w:lang w:val="en-US"/>
                  <w14:ligatures w14:val="none"/>
                </w:rPr>
              </m:ctrlPr>
            </m:dPr>
            <m:e>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e>
          </m:d>
          <m:r>
            <m:rPr>
              <m:sty m:val="p"/>
            </m:rPr>
            <w:rPr>
              <w:rFonts w:ascii="Cambria Math" w:hAnsi="Cambria Math" w:cs="Times New Roman"/>
              <w:noProof w:val="0"/>
              <w:kern w:val="0"/>
              <w:szCs w:val="24"/>
              <w:lang w:val="en-US"/>
              <w14:ligatures w14:val="none"/>
            </w:rPr>
            <w:br/>
          </m:r>
        </m:oMath>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m:t>
          </m:r>
          <m:bar>
            <m:barPr>
              <m:pos m:val="top"/>
              <m:ctrlPr>
                <w:rPr>
                  <w:rFonts w:ascii="Cambria Math" w:hAnsi="Cambria Math" w:cs="Times New Roman"/>
                  <w:noProof w:val="0"/>
                  <w:kern w:val="0"/>
                  <w:szCs w:val="24"/>
                  <w:lang w:val="en-US"/>
                  <w14:ligatures w14:val="none"/>
                </w:rPr>
              </m:ctrlPr>
            </m:bar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bar>
        </m:oMath>
      </m:oMathPara>
    </w:p>
    <w:p w14:paraId="49D6001E"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31CF5D62" w14:textId="77777777" w:rsidR="002D364B" w:rsidRPr="0006785E" w:rsidRDefault="00120DF5" w:rsidP="00694B44">
      <w:pPr>
        <w:spacing w:after="200" w:line="360" w:lineRule="auto"/>
        <w:ind w:left="641"/>
        <w:jc w:val="both"/>
        <w:rPr>
          <w:rFonts w:eastAsiaTheme="minorEastAsia"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dari kriteria normalisasi terbobot</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 xml:space="preserve"> =  Nilai bobot dari kriteria</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  Nilai alternatif dari kriteria yang ternormalisasi</m:t>
          </m:r>
        </m:oMath>
      </m:oMathPara>
    </w:p>
    <w:p w14:paraId="7B3E544F" w14:textId="341FC098" w:rsidR="002D364B" w:rsidRPr="00694B44"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Perhitungan</w:t>
      </w:r>
      <w:proofErr w:type="spellEnd"/>
      <w:r w:rsidRPr="00694B44">
        <w:rPr>
          <w:rFonts w:cs="Times New Roman"/>
          <w:noProof w:val="0"/>
          <w:kern w:val="0"/>
          <w:szCs w:val="24"/>
          <w:lang w:val="en-US"/>
          <w14:ligatures w14:val="none"/>
        </w:rPr>
        <w:t xml:space="preserve"> Nilai </w:t>
      </w:r>
      <w:proofErr w:type="spellStart"/>
      <w:r w:rsidRPr="00694B44">
        <w:rPr>
          <w:rFonts w:cs="Times New Roman"/>
          <w:noProof w:val="0"/>
          <w:kern w:val="0"/>
          <w:szCs w:val="24"/>
          <w:lang w:val="en-US"/>
          <w14:ligatures w14:val="none"/>
        </w:rPr>
        <w:t>Fungsi</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Optimalisasi</w:t>
      </w:r>
      <w:proofErr w:type="spellEnd"/>
    </w:p>
    <w:p w14:paraId="2135677E" w14:textId="77777777" w:rsidR="002D364B" w:rsidRPr="00F26228" w:rsidRDefault="002D364B" w:rsidP="0093553D">
      <w:pPr>
        <w:spacing w:after="200" w:line="360" w:lineRule="auto"/>
        <w:ind w:left="641"/>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opti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hitu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jumla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18D00BF1" w14:textId="77777777" w:rsidR="002D364B" w:rsidRPr="00F26228" w:rsidRDefault="00120DF5" w:rsidP="0093553D">
      <w:pPr>
        <w:spacing w:after="200" w:line="360" w:lineRule="auto"/>
        <w:ind w:left="641"/>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0066D4C0" w14:textId="77777777" w:rsidR="002D364B" w:rsidRPr="00F26228" w:rsidRDefault="002D364B" w:rsidP="0093553D">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03FC8612" w14:textId="77777777" w:rsidR="002D364B" w:rsidRPr="00F26228" w:rsidRDefault="00120DF5" w:rsidP="0093553D">
      <w:pPr>
        <w:spacing w:after="200" w:line="360" w:lineRule="auto"/>
        <w:ind w:left="641"/>
        <w:jc w:val="both"/>
        <w:rPr>
          <w:rFonts w:ascii="Cambria Math" w:hAnsi="Cambria Math" w:cs="Times New Roman"/>
          <w:noProof w:val="0"/>
          <w:kern w:val="0"/>
          <w:szCs w:val="24"/>
          <w:lang w:val="en-US"/>
          <w:oMath/>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Nila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fungs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alternatif</m:t>
          </m:r>
          <m:r>
            <m:rPr>
              <m:sty m:val="p"/>
            </m:rPr>
            <w:rPr>
              <w:rFonts w:ascii="Cambria Math" w:hAnsi="Cambria Math" w:cs="Times New Roman"/>
              <w:noProof w:val="0"/>
              <w:kern w:val="0"/>
              <w:szCs w:val="24"/>
              <w:lang w:val="en-US"/>
              <w14:ligatures w14:val="none"/>
            </w:rPr>
            <w:br/>
          </m:r>
        </m:oMath>
        <m:oMath>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09B01C7D" w14:textId="472D35D0" w:rsidR="002D364B" w:rsidRPr="0093553D"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93553D">
        <w:rPr>
          <w:rFonts w:cs="Times New Roman"/>
          <w:noProof w:val="0"/>
          <w:kern w:val="0"/>
          <w:szCs w:val="24"/>
          <w:lang w:val="en-US"/>
          <w14:ligatures w14:val="none"/>
        </w:rPr>
        <w:t>Perhitungan</w:t>
      </w:r>
      <w:proofErr w:type="spellEnd"/>
      <w:r w:rsidRPr="0093553D">
        <w:rPr>
          <w:rFonts w:cs="Times New Roman"/>
          <w:noProof w:val="0"/>
          <w:kern w:val="0"/>
          <w:szCs w:val="24"/>
          <w:lang w:val="en-US"/>
          <w14:ligatures w14:val="none"/>
        </w:rPr>
        <w:t xml:space="preserve"> Nilai Akhir </w:t>
      </w:r>
      <w:proofErr w:type="spellStart"/>
      <w:r w:rsidRPr="0093553D">
        <w:rPr>
          <w:rFonts w:cs="Times New Roman"/>
          <w:noProof w:val="0"/>
          <w:kern w:val="0"/>
          <w:szCs w:val="24"/>
          <w:lang w:val="en-US"/>
          <w14:ligatures w14:val="none"/>
        </w:rPr>
        <w:t>Perangkingan</w:t>
      </w:r>
      <w:proofErr w:type="spellEnd"/>
    </w:p>
    <w:p w14:paraId="44418EE2" w14:textId="77777777" w:rsidR="002D364B" w:rsidRPr="00F26228" w:rsidRDefault="002D364B"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Pada </w:t>
      </w:r>
      <w:proofErr w:type="spellStart"/>
      <w:r w:rsidRPr="00F26228">
        <w:rPr>
          <w:rFonts w:cs="Times New Roman"/>
          <w:noProof w:val="0"/>
          <w:kern w:val="0"/>
          <w:szCs w:val="24"/>
          <w:lang w:val="en-US"/>
          <w14:ligatures w14:val="none"/>
        </w:rPr>
        <w:t>tah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ada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pada interval (0,1) yang </w:t>
      </w:r>
      <w:proofErr w:type="spellStart"/>
      <w:r w:rsidRPr="00F26228">
        <w:rPr>
          <w:rFonts w:cs="Times New Roman"/>
          <w:noProof w:val="0"/>
          <w:kern w:val="0"/>
          <w:szCs w:val="24"/>
          <w:lang w:val="en-US"/>
          <w14:ligatures w14:val="none"/>
        </w:rPr>
        <w:t>merup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dihitung dengan cara melakukan pembagian antara nilai fungsi alternatif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dengan fungsi alternatif optimal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221352DA" w14:textId="77777777" w:rsidR="002D364B" w:rsidRDefault="00120DF5" w:rsidP="004B0A43">
      <w:pPr>
        <w:spacing w:after="200" w:line="360" w:lineRule="auto"/>
        <w:ind w:left="641"/>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f>
            <m:fPr>
              <m:ctrlPr>
                <w:rPr>
                  <w:rFonts w:ascii="Cambria Math" w:hAnsi="Cambria Math" w:cs="Times New Roman"/>
                  <w:noProof w:val="0"/>
                  <w:kern w:val="0"/>
                  <w:szCs w:val="24"/>
                  <w:lang w:val="en-US"/>
                  <w14:ligatures w14:val="none"/>
                </w:rPr>
              </m:ctrlPr>
            </m:fPr>
            <m:num>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num>
            <m:den>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den>
          </m:f>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5A5E2FCA" w14:textId="77777777" w:rsidR="002D364B" w:rsidRPr="00F26228" w:rsidRDefault="002D364B"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6A5C33DE" w14:textId="77777777" w:rsidR="002D364B" w:rsidRPr="00F26228" w:rsidRDefault="00120DF5" w:rsidP="004B0A43">
      <w:pPr>
        <w:spacing w:after="200" w:line="360" w:lineRule="auto"/>
        <w:ind w:left="641"/>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 </m:t>
          </m:r>
          <m:r>
            <m:rPr>
              <m:nor/>
            </m:rPr>
            <w:rPr>
              <w:rFonts w:cs="Times New Roman"/>
              <w:noProof w:val="0"/>
              <w:kern w:val="0"/>
              <w:szCs w:val="24"/>
              <w:lang w:val="en-US"/>
              <w14:ligatures w14:val="none"/>
            </w:rPr>
            <m:t>Nilai akhir perangkingan</m:t>
          </m:r>
        </m:oMath>
      </m:oMathPara>
    </w:p>
    <w:p w14:paraId="6E3EC388" w14:textId="77777777" w:rsidR="002D364B" w:rsidRPr="00F26228" w:rsidRDefault="00120DF5" w:rsidP="004B0A43">
      <w:pPr>
        <w:spacing w:after="200" w:line="360" w:lineRule="auto"/>
        <w:ind w:left="641"/>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Nilai fungsi dari alternatif</m:t>
          </m:r>
        </m:oMath>
      </m:oMathPara>
    </w:p>
    <w:p w14:paraId="78E02A38" w14:textId="77777777" w:rsidR="002D364B" w:rsidRPr="0006785E" w:rsidRDefault="00120DF5" w:rsidP="004B0A43">
      <w:pPr>
        <w:spacing w:after="200" w:line="360" w:lineRule="auto"/>
        <w:ind w:left="641"/>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 xml:space="preserve"> =Nilai fungsi alternatif yang paling optimal</m:t>
          </m:r>
        </m:oMath>
      </m:oMathPara>
    </w:p>
    <w:p w14:paraId="78A06CAC" w14:textId="4AC0A340" w:rsidR="00962DA2" w:rsidRPr="004B0A43" w:rsidRDefault="002D364B"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fldChar w:fldCharType="begin" w:fldLock="1"/>
      </w:r>
      <w:r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noProof w:val="0"/>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1B53894A" w14:textId="445DE156" w:rsidR="00563A3F" w:rsidRDefault="00563A3F" w:rsidP="00563A3F">
      <w:pPr>
        <w:pStyle w:val="Heading2"/>
        <w:spacing w:line="480" w:lineRule="auto"/>
      </w:pPr>
      <w:bookmarkStart w:id="6" w:name="_Toc200684711"/>
      <w:bookmarkEnd w:id="5"/>
      <w:r>
        <w:t>2.3 U</w:t>
      </w:r>
      <w:r w:rsidR="0033786C">
        <w:t xml:space="preserve">nified </w:t>
      </w:r>
      <w:r>
        <w:t>M</w:t>
      </w:r>
      <w:r w:rsidR="0033786C">
        <w:t xml:space="preserve">odel </w:t>
      </w:r>
      <w:r>
        <w:t>L</w:t>
      </w:r>
      <w:bookmarkEnd w:id="6"/>
      <w:r w:rsidR="0033786C">
        <w:t>anguage (UML)</w:t>
      </w:r>
    </w:p>
    <w:p w14:paraId="61794681" w14:textId="77777777" w:rsidR="007911CB" w:rsidRPr="007911CB" w:rsidRDefault="0033786C" w:rsidP="007911CB">
      <w:pPr>
        <w:spacing w:line="480" w:lineRule="auto"/>
        <w:ind w:firstLine="284"/>
        <w:jc w:val="both"/>
        <w:rPr>
          <w:rFonts w:eastAsia="Times New Roman"/>
          <w:noProof w:val="0"/>
          <w:kern w:val="0"/>
          <w:lang w:eastAsia="en-ID"/>
          <w14:ligatures w14:val="none"/>
        </w:rPr>
      </w:pPr>
      <w:r w:rsidRPr="0033786C">
        <w:rPr>
          <w:lang w:val="en-US"/>
        </w:rPr>
        <w:t xml:space="preserve">Unified Modeling Language (UML) merupakan sebuah bahasa standar yang digunakan untuk menspesifikasikan, memvisualisasikan, membangun, serta mendokumentasikan artifacts—yakni bagian informasi yang digunakan atau dihasilkan selama proses pengembangan perangkat lunak. Artifacts ini dapat berupa model, deskripsi, maupun elemen dari perangkat lunak itu sendiri. UML tidak hanya diterapkan pada pengembangan perangkat </w:t>
      </w:r>
      <w:r w:rsidRPr="007911CB">
        <w:t>lunak</w:t>
      </w:r>
      <w:r w:rsidRPr="0033786C">
        <w:rPr>
          <w:lang w:val="en-US"/>
        </w:rPr>
        <w:t>, tetapi juga pada pemodelan bisnis dan berbagai sistem non-perangkat lunak lainnya.</w:t>
      </w:r>
      <w:r>
        <w:rPr>
          <w:b/>
          <w:lang w:val="en-US"/>
        </w:rPr>
        <w:t xml:space="preserve"> </w:t>
      </w:r>
      <w:r w:rsidRPr="0033786C">
        <w:rPr>
          <w:lang w:val="en-US"/>
        </w:rPr>
        <w:t xml:space="preserve">UML dikembangkan berdasarkan pendekatan berorientasi objek dan pertama kali diperkenalkan oleh Grady Booch, James Rumbaugh, serta Ivar Jacobson di bawah naungan Rational Software Corporation. Bahasa pemodelan ini menyediakan berbagai macam notasi yang mendukung pemodelan sistem dari berbagai sudut pandang. Saat ini, UML tidak hanya digunakan dalam rekayasa perangkat lunak, melainkan juga di berbagai bidang lain </w:t>
      </w:r>
      <w:r w:rsidRPr="0033786C">
        <w:rPr>
          <w:lang w:val="en-US"/>
        </w:rPr>
        <w:lastRenderedPageBreak/>
        <w:t>yang membutuhkan representasi model sistem</w:t>
      </w:r>
      <w:r>
        <w:rPr>
          <w:lang w:val="en-US"/>
        </w:rPr>
        <w:t xml:space="preserve"> </w:t>
      </w:r>
      <w:r w:rsidR="00563A3F">
        <w:rPr>
          <w:lang w:val="en-US"/>
        </w:rPr>
        <w:fldChar w:fldCharType="begin" w:fldLock="1"/>
      </w:r>
      <w:r w:rsidR="00563A3F">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sidR="00563A3F">
        <w:rPr>
          <w:lang w:val="en-US"/>
        </w:rPr>
        <w:fldChar w:fldCharType="separate"/>
      </w:r>
      <w:r w:rsidR="00563A3F" w:rsidRPr="00780A0A">
        <w:rPr>
          <w:lang w:val="en-US"/>
        </w:rPr>
        <w:t>(Destriana et al., 2022)</w:t>
      </w:r>
      <w:r w:rsidR="00563A3F">
        <w:rPr>
          <w:lang w:val="en-US"/>
        </w:rPr>
        <w:fldChar w:fldCharType="end"/>
      </w:r>
      <w:r w:rsidR="00563A3F">
        <w:rPr>
          <w:lang w:val="en-US"/>
        </w:rPr>
        <w:t xml:space="preserve">. </w:t>
      </w:r>
      <w:proofErr w:type="spellStart"/>
      <w:r w:rsidR="007911CB" w:rsidRPr="007911CB">
        <w:rPr>
          <w:rFonts w:eastAsia="Times New Roman"/>
          <w:noProof w:val="0"/>
          <w:kern w:val="0"/>
          <w:lang w:eastAsia="en-ID"/>
          <w14:ligatures w14:val="none"/>
        </w:rPr>
        <w:t>Beberapa</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jenis</w:t>
      </w:r>
      <w:proofErr w:type="spellEnd"/>
      <w:r w:rsidR="007911CB" w:rsidRPr="007911CB">
        <w:rPr>
          <w:rFonts w:eastAsia="Times New Roman"/>
          <w:noProof w:val="0"/>
          <w:kern w:val="0"/>
          <w:lang w:eastAsia="en-ID"/>
          <w14:ligatures w14:val="none"/>
        </w:rPr>
        <w:t xml:space="preserve"> diagram UML yang </w:t>
      </w:r>
      <w:proofErr w:type="spellStart"/>
      <w:r w:rsidR="007911CB" w:rsidRPr="007911CB">
        <w:rPr>
          <w:rFonts w:eastAsia="Times New Roman"/>
          <w:noProof w:val="0"/>
          <w:kern w:val="0"/>
          <w:lang w:eastAsia="en-ID"/>
          <w14:ligatures w14:val="none"/>
        </w:rPr>
        <w:t>sering</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digunakan</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dalam</w:t>
      </w:r>
      <w:proofErr w:type="spellEnd"/>
      <w:r w:rsidR="007911CB" w:rsidRPr="007911CB">
        <w:rPr>
          <w:rFonts w:eastAsia="Times New Roman"/>
          <w:noProof w:val="0"/>
          <w:kern w:val="0"/>
          <w:lang w:eastAsia="en-ID"/>
          <w14:ligatures w14:val="none"/>
        </w:rPr>
        <w:t xml:space="preserve"> proses </w:t>
      </w:r>
      <w:proofErr w:type="spellStart"/>
      <w:r w:rsidR="007911CB" w:rsidRPr="007911CB">
        <w:rPr>
          <w:rFonts w:eastAsia="Times New Roman"/>
          <w:noProof w:val="0"/>
          <w:kern w:val="0"/>
          <w:lang w:eastAsia="en-ID"/>
          <w14:ligatures w14:val="none"/>
        </w:rPr>
        <w:t>pengembangan</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sistem</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antara</w:t>
      </w:r>
      <w:proofErr w:type="spellEnd"/>
      <w:r w:rsidR="007911CB" w:rsidRPr="007911CB">
        <w:rPr>
          <w:rFonts w:eastAsia="Times New Roman"/>
          <w:noProof w:val="0"/>
          <w:kern w:val="0"/>
          <w:lang w:eastAsia="en-ID"/>
          <w14:ligatures w14:val="none"/>
        </w:rPr>
        <w:t xml:space="preserve"> lain </w:t>
      </w:r>
      <w:proofErr w:type="spellStart"/>
      <w:r w:rsidR="007911CB" w:rsidRPr="007911CB">
        <w:rPr>
          <w:rFonts w:eastAsia="Times New Roman"/>
          <w:noProof w:val="0"/>
          <w:kern w:val="0"/>
          <w:lang w:eastAsia="en-ID"/>
          <w14:ligatures w14:val="none"/>
        </w:rPr>
        <w:t>sebagai</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berikut</w:t>
      </w:r>
      <w:proofErr w:type="spellEnd"/>
      <w:r w:rsidR="007911CB" w:rsidRPr="007911CB">
        <w:rPr>
          <w:rFonts w:eastAsia="Times New Roman"/>
          <w:noProof w:val="0"/>
          <w:kern w:val="0"/>
          <w:lang w:eastAsia="en-ID"/>
          <w14:ligatures w14:val="none"/>
        </w:rPr>
        <w:t>:</w:t>
      </w:r>
    </w:p>
    <w:p w14:paraId="6EC69D38" w14:textId="0492B80E" w:rsidR="00563A3F" w:rsidRPr="007911CB" w:rsidRDefault="00563A3F" w:rsidP="0033786C">
      <w:pPr>
        <w:spacing w:line="480" w:lineRule="auto"/>
        <w:ind w:firstLine="567"/>
        <w:jc w:val="both"/>
      </w:pPr>
    </w:p>
    <w:p w14:paraId="548A562B" w14:textId="77777777" w:rsidR="00563A3F" w:rsidRDefault="00563A3F" w:rsidP="00563A3F">
      <w:pPr>
        <w:pStyle w:val="Heading3"/>
        <w:spacing w:line="480" w:lineRule="auto"/>
      </w:pPr>
      <w:r>
        <w:t>2.3.1 Use Case Diagram</w:t>
      </w:r>
    </w:p>
    <w:p w14:paraId="5A188DF4" w14:textId="0BA4C4F9" w:rsidR="00563A3F" w:rsidRDefault="00295BA9" w:rsidP="005C2734">
      <w:pPr>
        <w:spacing w:line="480" w:lineRule="auto"/>
        <w:ind w:firstLine="284"/>
        <w:jc w:val="both"/>
      </w:pPr>
      <w:r>
        <w:t xml:space="preserve">Use case diagram merupakan salah satu hasil dari tahapan analisis dan perancangan sistem yang digunakan untuk memvisualisasikan kebutuhan fungsional dari sistem yang akan dibangun. Diagram ini merepresentasikan hubungan atau interaksi antara pengguna (aktor) dan sistem, sehingga memiliki peran penting dalam menggambarkan abstraksi sistem sesuai dengan kebutuhannya. Melalui use case diagram, dapat terlihat bagaimana sistem dimanfaatkan oleh aktor melalui berbagai skenario interaksi yang umum terjadi, seperti antara administrator dan pengguna. </w:t>
      </w:r>
      <w:r w:rsidR="00563A3F">
        <w:fldChar w:fldCharType="begin" w:fldLock="1"/>
      </w:r>
      <w:r w:rsidR="00563A3F">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563A3F">
        <w:fldChar w:fldCharType="separate"/>
      </w:r>
      <w:r w:rsidR="00563A3F" w:rsidRPr="00661F57">
        <w:t>(Ramdany et al., 2024)</w:t>
      </w:r>
      <w:r w:rsidR="00563A3F">
        <w:fldChar w:fldCharType="end"/>
      </w:r>
      <w:r w:rsidR="00563A3F">
        <w:t>.</w:t>
      </w:r>
    </w:p>
    <w:tbl>
      <w:tblPr>
        <w:tblStyle w:val="TableGrid"/>
        <w:tblW w:w="0" w:type="auto"/>
        <w:tblLook w:val="04A0" w:firstRow="1" w:lastRow="0" w:firstColumn="1" w:lastColumn="0" w:noHBand="0" w:noVBand="1"/>
      </w:tblPr>
      <w:tblGrid>
        <w:gridCol w:w="2753"/>
        <w:gridCol w:w="1778"/>
        <w:gridCol w:w="3730"/>
      </w:tblGrid>
      <w:tr w:rsidR="00563A3F" w14:paraId="15205C0C" w14:textId="77777777" w:rsidTr="00312D3E">
        <w:trPr>
          <w:trHeight w:val="514"/>
        </w:trPr>
        <w:tc>
          <w:tcPr>
            <w:tcW w:w="2753" w:type="dxa"/>
            <w:vAlign w:val="center"/>
          </w:tcPr>
          <w:p w14:paraId="7B0ABDC7" w14:textId="77777777" w:rsidR="00563A3F" w:rsidRPr="00096A2B" w:rsidRDefault="00563A3F" w:rsidP="00312D3E">
            <w:pPr>
              <w:jc w:val="center"/>
              <w:rPr>
                <w:b/>
                <w:bCs/>
              </w:rPr>
            </w:pPr>
            <w:r w:rsidRPr="00096A2B">
              <w:rPr>
                <w:b/>
                <w:bCs/>
              </w:rPr>
              <w:t>Simbol</w:t>
            </w:r>
          </w:p>
        </w:tc>
        <w:tc>
          <w:tcPr>
            <w:tcW w:w="1778" w:type="dxa"/>
            <w:vAlign w:val="center"/>
          </w:tcPr>
          <w:p w14:paraId="661F69F6" w14:textId="77777777" w:rsidR="00563A3F" w:rsidRPr="00096A2B" w:rsidRDefault="00563A3F" w:rsidP="00312D3E">
            <w:pPr>
              <w:jc w:val="center"/>
              <w:rPr>
                <w:b/>
                <w:bCs/>
              </w:rPr>
            </w:pPr>
            <w:r w:rsidRPr="00096A2B">
              <w:rPr>
                <w:b/>
                <w:bCs/>
              </w:rPr>
              <w:t>Nama</w:t>
            </w:r>
          </w:p>
        </w:tc>
        <w:tc>
          <w:tcPr>
            <w:tcW w:w="3730" w:type="dxa"/>
            <w:vAlign w:val="center"/>
          </w:tcPr>
          <w:p w14:paraId="5E30E725" w14:textId="77777777" w:rsidR="00563A3F" w:rsidRPr="00096A2B" w:rsidRDefault="00563A3F" w:rsidP="00312D3E">
            <w:pPr>
              <w:jc w:val="center"/>
              <w:rPr>
                <w:b/>
                <w:bCs/>
              </w:rPr>
            </w:pPr>
            <w:r w:rsidRPr="00096A2B">
              <w:rPr>
                <w:b/>
                <w:bCs/>
              </w:rPr>
              <w:t>Keterangan</w:t>
            </w:r>
          </w:p>
        </w:tc>
      </w:tr>
      <w:tr w:rsidR="00563A3F" w14:paraId="5DA6E669" w14:textId="77777777" w:rsidTr="00312D3E">
        <w:tc>
          <w:tcPr>
            <w:tcW w:w="2753" w:type="dxa"/>
          </w:tcPr>
          <w:p w14:paraId="1577F787" w14:textId="77777777" w:rsidR="00563A3F" w:rsidRDefault="00563A3F" w:rsidP="00312D3E">
            <w:pPr>
              <w:jc w:val="both"/>
            </w:pPr>
            <w:r>
              <w:drawing>
                <wp:anchor distT="0" distB="0" distL="114300" distR="114300" simplePos="0" relativeHeight="251665408" behindDoc="0" locked="0" layoutInCell="1" allowOverlap="1" wp14:anchorId="2F22C980" wp14:editId="64990B8A">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365FAE3D" w14:textId="77777777" w:rsidR="00563A3F" w:rsidRDefault="00563A3F" w:rsidP="00312D3E">
            <w:pPr>
              <w:jc w:val="center"/>
            </w:pPr>
            <w:r>
              <w:t>Actor</w:t>
            </w:r>
          </w:p>
        </w:tc>
        <w:tc>
          <w:tcPr>
            <w:tcW w:w="3730" w:type="dxa"/>
            <w:vAlign w:val="center"/>
          </w:tcPr>
          <w:p w14:paraId="0FAC3CD8" w14:textId="77777777" w:rsidR="00563A3F" w:rsidRDefault="00563A3F" w:rsidP="00312D3E">
            <w:pPr>
              <w:spacing w:line="480" w:lineRule="auto"/>
              <w:jc w:val="both"/>
            </w:pPr>
            <w:r w:rsidRPr="00C03855">
              <w:t>Mewakili peran orang, sistem yang lain, atau alat ketika berkomunikasi dengan use case.</w:t>
            </w:r>
          </w:p>
        </w:tc>
      </w:tr>
      <w:tr w:rsidR="00563A3F" w14:paraId="0D1AEFF8" w14:textId="77777777" w:rsidTr="00312D3E">
        <w:trPr>
          <w:trHeight w:val="1559"/>
        </w:trPr>
        <w:tc>
          <w:tcPr>
            <w:tcW w:w="2753" w:type="dxa"/>
          </w:tcPr>
          <w:p w14:paraId="66E22FF8" w14:textId="77777777" w:rsidR="00563A3F" w:rsidRDefault="00563A3F" w:rsidP="00312D3E">
            <w:pPr>
              <w:jc w:val="both"/>
            </w:pPr>
            <w:r>
              <mc:AlternateContent>
                <mc:Choice Requires="wps">
                  <w:drawing>
                    <wp:anchor distT="0" distB="0" distL="114300" distR="114300" simplePos="0" relativeHeight="251660288" behindDoc="0" locked="0" layoutInCell="1" allowOverlap="1" wp14:anchorId="5E5C9761" wp14:editId="212853CF">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FC2AEB" id="Oval 4" o:spid="_x0000_s1026" style="position:absolute;margin-left:24.9pt;margin-top:23.5pt;width:77.85pt;height:30.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0E573788" w14:textId="77777777" w:rsidR="00563A3F" w:rsidRDefault="00563A3F" w:rsidP="00312D3E">
            <w:pPr>
              <w:jc w:val="center"/>
            </w:pPr>
            <w:r>
              <w:t>Use Case</w:t>
            </w:r>
          </w:p>
        </w:tc>
        <w:tc>
          <w:tcPr>
            <w:tcW w:w="3730" w:type="dxa"/>
            <w:vAlign w:val="center"/>
          </w:tcPr>
          <w:p w14:paraId="42FA083D" w14:textId="77777777" w:rsidR="00563A3F" w:rsidRDefault="00563A3F" w:rsidP="00312D3E">
            <w:pPr>
              <w:spacing w:line="480" w:lineRule="auto"/>
              <w:jc w:val="both"/>
            </w:pPr>
            <w:r w:rsidRPr="00C03855">
              <w:t>Abstraksi dan interaksi antara sistem dan aktor.</w:t>
            </w:r>
          </w:p>
        </w:tc>
      </w:tr>
      <w:tr w:rsidR="00563A3F" w14:paraId="5763F8C6" w14:textId="77777777" w:rsidTr="00312D3E">
        <w:trPr>
          <w:trHeight w:val="1559"/>
        </w:trPr>
        <w:tc>
          <w:tcPr>
            <w:tcW w:w="2753" w:type="dxa"/>
          </w:tcPr>
          <w:p w14:paraId="5D74AE78" w14:textId="77777777" w:rsidR="00563A3F" w:rsidRDefault="00563A3F" w:rsidP="00312D3E">
            <w:pPr>
              <w:jc w:val="both"/>
            </w:pPr>
            <w:r>
              <w:lastRenderedPageBreak/>
              <mc:AlternateContent>
                <mc:Choice Requires="wps">
                  <w:drawing>
                    <wp:anchor distT="0" distB="0" distL="114300" distR="114300" simplePos="0" relativeHeight="251661312" behindDoc="0" locked="0" layoutInCell="1" allowOverlap="1" wp14:anchorId="2323F16F" wp14:editId="34F202DF">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FF581C"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60562655" w14:textId="77777777" w:rsidR="00563A3F" w:rsidRDefault="00563A3F" w:rsidP="00312D3E">
            <w:pPr>
              <w:jc w:val="center"/>
            </w:pPr>
            <w:r>
              <w:t>Association</w:t>
            </w:r>
          </w:p>
        </w:tc>
        <w:tc>
          <w:tcPr>
            <w:tcW w:w="3730" w:type="dxa"/>
            <w:vAlign w:val="center"/>
          </w:tcPr>
          <w:p w14:paraId="64096491" w14:textId="77777777" w:rsidR="00563A3F" w:rsidRDefault="00563A3F" w:rsidP="00312D3E">
            <w:pPr>
              <w:spacing w:line="480" w:lineRule="auto"/>
              <w:jc w:val="both"/>
            </w:pPr>
            <w:r w:rsidRPr="00C03855">
              <w:t>Abstraksi dari penghubung antara aktor dan use case.</w:t>
            </w:r>
          </w:p>
        </w:tc>
      </w:tr>
      <w:tr w:rsidR="00563A3F" w14:paraId="7C48CD88" w14:textId="77777777" w:rsidTr="00312D3E">
        <w:trPr>
          <w:trHeight w:val="1559"/>
        </w:trPr>
        <w:tc>
          <w:tcPr>
            <w:tcW w:w="2753" w:type="dxa"/>
          </w:tcPr>
          <w:p w14:paraId="314BA590" w14:textId="77777777" w:rsidR="00563A3F" w:rsidRDefault="00563A3F" w:rsidP="00312D3E">
            <w:pPr>
              <w:jc w:val="both"/>
            </w:pPr>
            <w:r>
              <mc:AlternateContent>
                <mc:Choice Requires="wps">
                  <w:drawing>
                    <wp:anchor distT="0" distB="0" distL="114300" distR="114300" simplePos="0" relativeHeight="251662336" behindDoc="0" locked="0" layoutInCell="1" allowOverlap="1" wp14:anchorId="4364ECCB" wp14:editId="11DD020A">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F1C5D3" id="Straight Arrow Connector 7" o:spid="_x0000_s1026" type="#_x0000_t32" style="position:absolute;margin-left:17.3pt;margin-top:41.6pt;width:92.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3E1B52CA" w14:textId="77777777" w:rsidR="00563A3F" w:rsidRDefault="00563A3F" w:rsidP="00312D3E">
            <w:pPr>
              <w:jc w:val="center"/>
            </w:pPr>
            <w:r>
              <w:t>Generalization</w:t>
            </w:r>
          </w:p>
        </w:tc>
        <w:tc>
          <w:tcPr>
            <w:tcW w:w="3730" w:type="dxa"/>
            <w:vAlign w:val="center"/>
          </w:tcPr>
          <w:p w14:paraId="3943E22E" w14:textId="77777777" w:rsidR="00563A3F" w:rsidRDefault="00563A3F" w:rsidP="00312D3E">
            <w:pPr>
              <w:spacing w:line="480" w:lineRule="auto"/>
              <w:jc w:val="both"/>
            </w:pPr>
            <w:r w:rsidRPr="00C03855">
              <w:t>Menunjukkan spesialisasi aktor untuk dapat berpartisipasi dengan use case.</w:t>
            </w:r>
          </w:p>
        </w:tc>
      </w:tr>
      <w:tr w:rsidR="00563A3F" w14:paraId="16F89376" w14:textId="77777777" w:rsidTr="00312D3E">
        <w:trPr>
          <w:trHeight w:val="1559"/>
        </w:trPr>
        <w:tc>
          <w:tcPr>
            <w:tcW w:w="2753" w:type="dxa"/>
          </w:tcPr>
          <w:p w14:paraId="1001DDE9" w14:textId="77777777" w:rsidR="00563A3F" w:rsidRDefault="00563A3F" w:rsidP="00312D3E">
            <w:pPr>
              <w:jc w:val="both"/>
            </w:pPr>
            <w:r>
              <mc:AlternateContent>
                <mc:Choice Requires="wpg">
                  <w:drawing>
                    <wp:anchor distT="0" distB="0" distL="114300" distR="114300" simplePos="0" relativeHeight="251663360" behindDoc="0" locked="0" layoutInCell="1" allowOverlap="1" wp14:anchorId="66A3E863" wp14:editId="391704FE">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3E863" id="Group 13" o:spid="_x0000_s1026" style="position:absolute;left:0;text-align:left;margin-left:17.05pt;margin-top:32.15pt;width:92.05pt;height:18.7pt;z-index:251663360;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32AADEBB" w14:textId="77777777" w:rsidR="00563A3F" w:rsidRDefault="00563A3F" w:rsidP="00312D3E">
            <w:pPr>
              <w:jc w:val="center"/>
            </w:pPr>
            <w:r>
              <w:t>Include</w:t>
            </w:r>
          </w:p>
        </w:tc>
        <w:tc>
          <w:tcPr>
            <w:tcW w:w="3730" w:type="dxa"/>
            <w:vAlign w:val="center"/>
          </w:tcPr>
          <w:p w14:paraId="602F706B" w14:textId="77777777" w:rsidR="00563A3F" w:rsidRDefault="00563A3F" w:rsidP="00312D3E">
            <w:pPr>
              <w:spacing w:line="480" w:lineRule="auto"/>
              <w:jc w:val="both"/>
            </w:pPr>
            <w:r w:rsidRPr="00C03855">
              <w:t>Menunjukkan bahwa suatu use case seluruhnya</w:t>
            </w:r>
            <w:r>
              <w:t xml:space="preserve"> </w:t>
            </w:r>
            <w:r w:rsidRPr="00C03855">
              <w:t>merupakan fungsionalitas dari use case lainnya.</w:t>
            </w:r>
          </w:p>
        </w:tc>
      </w:tr>
      <w:tr w:rsidR="00563A3F" w14:paraId="6853B8F9" w14:textId="77777777" w:rsidTr="00312D3E">
        <w:trPr>
          <w:trHeight w:val="1559"/>
        </w:trPr>
        <w:tc>
          <w:tcPr>
            <w:tcW w:w="2753" w:type="dxa"/>
          </w:tcPr>
          <w:p w14:paraId="593DE07F" w14:textId="77777777" w:rsidR="00563A3F" w:rsidRDefault="00563A3F" w:rsidP="00312D3E">
            <w:pPr>
              <w:jc w:val="both"/>
            </w:pPr>
            <w:r>
              <mc:AlternateContent>
                <mc:Choice Requires="wpg">
                  <w:drawing>
                    <wp:anchor distT="0" distB="0" distL="114300" distR="114300" simplePos="0" relativeHeight="251664384" behindDoc="0" locked="0" layoutInCell="1" allowOverlap="1" wp14:anchorId="432754BF" wp14:editId="56EB005F">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2754BF" id="Group 14" o:spid="_x0000_s1029" style="position:absolute;left:0;text-align:left;margin-left:17.25pt;margin-top:32.35pt;width:92.05pt;height:18.75pt;z-index:251664384"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35DA3EAE" w14:textId="77777777" w:rsidR="00563A3F" w:rsidRDefault="00563A3F" w:rsidP="00312D3E">
            <w:pPr>
              <w:jc w:val="center"/>
            </w:pPr>
            <w:r>
              <w:t>Extend</w:t>
            </w:r>
          </w:p>
        </w:tc>
        <w:tc>
          <w:tcPr>
            <w:tcW w:w="3730" w:type="dxa"/>
            <w:vAlign w:val="center"/>
          </w:tcPr>
          <w:p w14:paraId="10A36B30" w14:textId="77777777" w:rsidR="00563A3F" w:rsidRDefault="00563A3F"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6EEC0C8F" w14:textId="77777777" w:rsidR="00563A3F" w:rsidRPr="00AE57F7" w:rsidRDefault="00563A3F" w:rsidP="00563A3F">
      <w:pPr>
        <w:spacing w:line="480" w:lineRule="auto"/>
        <w:jc w:val="both"/>
      </w:pPr>
    </w:p>
    <w:p w14:paraId="70AABD90" w14:textId="77777777" w:rsidR="00563A3F" w:rsidRDefault="00563A3F" w:rsidP="00563A3F">
      <w:pPr>
        <w:pStyle w:val="Heading3"/>
        <w:spacing w:line="480" w:lineRule="auto"/>
      </w:pPr>
      <w:r>
        <w:t>2.3.2 Activity Diagram</w:t>
      </w:r>
    </w:p>
    <w:p w14:paraId="613721A4" w14:textId="03125FA0" w:rsidR="00563A3F" w:rsidRDefault="005C2734" w:rsidP="005C2734">
      <w:pPr>
        <w:spacing w:line="480" w:lineRule="auto"/>
        <w:ind w:firstLine="284"/>
        <w:jc w:val="both"/>
      </w:pPr>
      <w:r>
        <w:t xml:space="preserve">Activity diagram digunakan untuk menggambarkan alur proses atau fungsionalitas dalam suatu sistem informasi secara menyeluruh. Diagram ini menunjukkan titik awal dan akhir dari suatu proses, aktivitas-aktivitas yang terjadi selama proses </w:t>
      </w:r>
      <w:r w:rsidRPr="005C2734">
        <w:rPr>
          <w:rFonts w:eastAsia="Times New Roman"/>
          <w:noProof w:val="0"/>
          <w:kern w:val="0"/>
          <w:lang w:eastAsia="en-ID"/>
          <w14:ligatures w14:val="none"/>
        </w:rPr>
        <w:t>berlangsung</w:t>
      </w:r>
      <w:r>
        <w:t xml:space="preserve">, serta urutan dari masing-masing aktivitas. Selain itu, activity diagram memungkinkan pemodelan aktivitas yang berjalan secara paralel. Dalam praktiknya, diagram ini menggabungkan konsep-konsep dari data flow diagram (DFD) dan flowchart, sehingga cukup familiar bagi mereka yang terbiasa menggunakan pendekatan analisis dan perancangan sistem terstruktur. </w:t>
      </w:r>
      <w:r w:rsidR="00563A3F">
        <w:fldChar w:fldCharType="begin" w:fldLock="1"/>
      </w:r>
      <w:r w:rsidR="00563A3F">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563A3F">
        <w:fldChar w:fldCharType="separate"/>
      </w:r>
      <w:r w:rsidR="00563A3F" w:rsidRPr="00145423">
        <w:t>(Ramdany et al., 2024)</w:t>
      </w:r>
      <w:r w:rsidR="00563A3F">
        <w:fldChar w:fldCharType="end"/>
      </w:r>
      <w:r w:rsidR="00563A3F">
        <w:t>.</w:t>
      </w:r>
    </w:p>
    <w:tbl>
      <w:tblPr>
        <w:tblStyle w:val="TableGrid"/>
        <w:tblW w:w="0" w:type="auto"/>
        <w:tblLook w:val="04A0" w:firstRow="1" w:lastRow="0" w:firstColumn="1" w:lastColumn="0" w:noHBand="0" w:noVBand="1"/>
      </w:tblPr>
      <w:tblGrid>
        <w:gridCol w:w="2753"/>
        <w:gridCol w:w="1778"/>
        <w:gridCol w:w="3730"/>
      </w:tblGrid>
      <w:tr w:rsidR="00563A3F" w14:paraId="6C40FE66" w14:textId="77777777" w:rsidTr="00312D3E">
        <w:trPr>
          <w:trHeight w:val="514"/>
        </w:trPr>
        <w:tc>
          <w:tcPr>
            <w:tcW w:w="2753" w:type="dxa"/>
            <w:vAlign w:val="center"/>
          </w:tcPr>
          <w:p w14:paraId="1B1272D0" w14:textId="77777777" w:rsidR="00563A3F" w:rsidRPr="00096A2B" w:rsidRDefault="00563A3F" w:rsidP="00312D3E">
            <w:pPr>
              <w:jc w:val="center"/>
              <w:rPr>
                <w:b/>
                <w:bCs/>
              </w:rPr>
            </w:pPr>
            <w:r w:rsidRPr="00096A2B">
              <w:rPr>
                <w:b/>
                <w:bCs/>
              </w:rPr>
              <w:lastRenderedPageBreak/>
              <w:t>Simbol</w:t>
            </w:r>
          </w:p>
        </w:tc>
        <w:tc>
          <w:tcPr>
            <w:tcW w:w="1778" w:type="dxa"/>
            <w:vAlign w:val="center"/>
          </w:tcPr>
          <w:p w14:paraId="2DCB4E0F" w14:textId="77777777" w:rsidR="00563A3F" w:rsidRPr="00096A2B" w:rsidRDefault="00563A3F" w:rsidP="00312D3E">
            <w:pPr>
              <w:jc w:val="center"/>
              <w:rPr>
                <w:b/>
                <w:bCs/>
              </w:rPr>
            </w:pPr>
            <w:r w:rsidRPr="00096A2B">
              <w:rPr>
                <w:b/>
                <w:bCs/>
              </w:rPr>
              <w:t>Nama</w:t>
            </w:r>
          </w:p>
        </w:tc>
        <w:tc>
          <w:tcPr>
            <w:tcW w:w="3730" w:type="dxa"/>
            <w:vAlign w:val="center"/>
          </w:tcPr>
          <w:p w14:paraId="6B7E6DA3" w14:textId="77777777" w:rsidR="00563A3F" w:rsidRPr="00096A2B" w:rsidRDefault="00563A3F" w:rsidP="00312D3E">
            <w:pPr>
              <w:jc w:val="center"/>
              <w:rPr>
                <w:b/>
                <w:bCs/>
              </w:rPr>
            </w:pPr>
            <w:r w:rsidRPr="00096A2B">
              <w:rPr>
                <w:b/>
                <w:bCs/>
              </w:rPr>
              <w:t>Keterangan</w:t>
            </w:r>
          </w:p>
        </w:tc>
      </w:tr>
      <w:tr w:rsidR="00563A3F" w14:paraId="5EEBFE76" w14:textId="77777777" w:rsidTr="00312D3E">
        <w:tc>
          <w:tcPr>
            <w:tcW w:w="2753" w:type="dxa"/>
          </w:tcPr>
          <w:p w14:paraId="146C7662" w14:textId="77777777" w:rsidR="00563A3F" w:rsidRDefault="00563A3F" w:rsidP="00312D3E">
            <w:pPr>
              <w:jc w:val="both"/>
            </w:pPr>
            <w:r>
              <mc:AlternateContent>
                <mc:Choice Requires="wps">
                  <w:drawing>
                    <wp:anchor distT="0" distB="0" distL="114300" distR="114300" simplePos="0" relativeHeight="251666432" behindDoc="0" locked="0" layoutInCell="1" allowOverlap="1" wp14:anchorId="107A2650" wp14:editId="391C90D2">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9438C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00653A9" w14:textId="77777777" w:rsidR="00563A3F" w:rsidRDefault="00563A3F" w:rsidP="00312D3E">
            <w:pPr>
              <w:jc w:val="center"/>
            </w:pPr>
            <w:r>
              <w:t>Status Awal</w:t>
            </w:r>
          </w:p>
        </w:tc>
        <w:tc>
          <w:tcPr>
            <w:tcW w:w="3730" w:type="dxa"/>
            <w:vAlign w:val="center"/>
          </w:tcPr>
          <w:p w14:paraId="2DC44DDE" w14:textId="77777777" w:rsidR="00563A3F" w:rsidRDefault="00563A3F" w:rsidP="00312D3E">
            <w:pPr>
              <w:spacing w:line="480" w:lineRule="auto"/>
              <w:jc w:val="both"/>
            </w:pPr>
            <w:r w:rsidRPr="004275F1">
              <w:t>Sebuah diagram aktivitas memiliki sebuah status awal.</w:t>
            </w:r>
          </w:p>
        </w:tc>
      </w:tr>
      <w:tr w:rsidR="00563A3F" w14:paraId="5CCDC981" w14:textId="77777777" w:rsidTr="00312D3E">
        <w:trPr>
          <w:trHeight w:val="1559"/>
        </w:trPr>
        <w:tc>
          <w:tcPr>
            <w:tcW w:w="2753" w:type="dxa"/>
          </w:tcPr>
          <w:p w14:paraId="1E8DD347" w14:textId="77777777" w:rsidR="00563A3F" w:rsidRDefault="00563A3F" w:rsidP="00312D3E">
            <w:pPr>
              <w:jc w:val="both"/>
            </w:pPr>
            <w:r>
              <mc:AlternateContent>
                <mc:Choice Requires="wps">
                  <w:drawing>
                    <wp:anchor distT="0" distB="0" distL="114300" distR="114300" simplePos="0" relativeHeight="251667456" behindDoc="0" locked="0" layoutInCell="1" allowOverlap="1" wp14:anchorId="17ECA640" wp14:editId="6CB2B68B">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66C491" id="Rectangle: Rounded Corners 26" o:spid="_x0000_s1026" style="position:absolute;margin-left:28.1pt;margin-top:17.8pt;width:67.65pt;height:31.8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41EF1F89" w14:textId="77777777" w:rsidR="00563A3F" w:rsidRDefault="00563A3F" w:rsidP="00312D3E">
            <w:pPr>
              <w:jc w:val="center"/>
            </w:pPr>
            <w:r>
              <w:t>Aktivitas</w:t>
            </w:r>
          </w:p>
        </w:tc>
        <w:tc>
          <w:tcPr>
            <w:tcW w:w="3730" w:type="dxa"/>
            <w:vAlign w:val="center"/>
          </w:tcPr>
          <w:p w14:paraId="0D99B552" w14:textId="77777777" w:rsidR="00563A3F" w:rsidRDefault="00563A3F" w:rsidP="00312D3E">
            <w:pPr>
              <w:spacing w:line="480" w:lineRule="auto"/>
              <w:jc w:val="both"/>
            </w:pPr>
            <w:r w:rsidRPr="004275F1">
              <w:t>Aktivitas yang dilakukan sistem, aktivitas yang biasanya diawali dengan kata kerja.</w:t>
            </w:r>
          </w:p>
        </w:tc>
      </w:tr>
      <w:tr w:rsidR="00563A3F" w14:paraId="589831B6" w14:textId="77777777" w:rsidTr="00312D3E">
        <w:trPr>
          <w:trHeight w:val="1559"/>
        </w:trPr>
        <w:tc>
          <w:tcPr>
            <w:tcW w:w="2753" w:type="dxa"/>
          </w:tcPr>
          <w:p w14:paraId="5DB834F9" w14:textId="77777777" w:rsidR="00563A3F" w:rsidRDefault="00563A3F" w:rsidP="00312D3E">
            <w:pPr>
              <w:jc w:val="both"/>
            </w:pPr>
            <w:r>
              <mc:AlternateContent>
                <mc:Choice Requires="wps">
                  <w:drawing>
                    <wp:anchor distT="0" distB="0" distL="114300" distR="114300" simplePos="0" relativeHeight="251668480" behindDoc="0" locked="0" layoutInCell="1" allowOverlap="1" wp14:anchorId="1F11F5C6" wp14:editId="0F0E6966">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14E7FA"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7ED52FDC" w14:textId="77777777" w:rsidR="00563A3F" w:rsidRDefault="00563A3F" w:rsidP="00312D3E">
            <w:pPr>
              <w:jc w:val="center"/>
            </w:pPr>
            <w:r>
              <w:t>Percabangan</w:t>
            </w:r>
          </w:p>
        </w:tc>
        <w:tc>
          <w:tcPr>
            <w:tcW w:w="3730" w:type="dxa"/>
            <w:vAlign w:val="center"/>
          </w:tcPr>
          <w:p w14:paraId="539A1158" w14:textId="77777777" w:rsidR="00563A3F" w:rsidRDefault="00563A3F" w:rsidP="00312D3E">
            <w:pPr>
              <w:spacing w:line="480" w:lineRule="auto"/>
              <w:jc w:val="both"/>
            </w:pPr>
            <w:r w:rsidRPr="004275F1">
              <w:t>Percabangan dimana ada pilihan aktivitas yang lebih dari satu.</w:t>
            </w:r>
          </w:p>
        </w:tc>
      </w:tr>
      <w:tr w:rsidR="00563A3F" w14:paraId="194D219B" w14:textId="77777777" w:rsidTr="00312D3E">
        <w:trPr>
          <w:trHeight w:val="1559"/>
        </w:trPr>
        <w:tc>
          <w:tcPr>
            <w:tcW w:w="2753" w:type="dxa"/>
          </w:tcPr>
          <w:p w14:paraId="61B7FDAA" w14:textId="77777777" w:rsidR="00563A3F" w:rsidRDefault="00563A3F" w:rsidP="00312D3E">
            <w:pPr>
              <w:jc w:val="both"/>
            </w:pPr>
            <w:r>
              <mc:AlternateContent>
                <mc:Choice Requires="wps">
                  <w:drawing>
                    <wp:anchor distT="0" distB="0" distL="114300" distR="114300" simplePos="0" relativeHeight="251669504" behindDoc="0" locked="0" layoutInCell="1" allowOverlap="1" wp14:anchorId="36EE37EF" wp14:editId="6BE4A968">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AFAD97"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6A8B47D5" w14:textId="77777777" w:rsidR="00563A3F" w:rsidRDefault="00563A3F" w:rsidP="00312D3E">
            <w:pPr>
              <w:jc w:val="center"/>
            </w:pPr>
            <w:r>
              <w:t>Penggabungan</w:t>
            </w:r>
          </w:p>
        </w:tc>
        <w:tc>
          <w:tcPr>
            <w:tcW w:w="3730" w:type="dxa"/>
            <w:vAlign w:val="center"/>
          </w:tcPr>
          <w:p w14:paraId="7C4FB7DA" w14:textId="77777777" w:rsidR="00563A3F" w:rsidRDefault="00563A3F" w:rsidP="00312D3E">
            <w:pPr>
              <w:spacing w:line="480" w:lineRule="auto"/>
              <w:jc w:val="both"/>
            </w:pPr>
            <w:r w:rsidRPr="004275F1">
              <w:t>Penggabungan dimana yang mana lebih dari satu aktivitas</w:t>
            </w:r>
            <w:r>
              <w:t xml:space="preserve"> lalu</w:t>
            </w:r>
            <w:r w:rsidRPr="004275F1">
              <w:t xml:space="preserve"> digabungkan jadi satu.</w:t>
            </w:r>
          </w:p>
        </w:tc>
      </w:tr>
      <w:tr w:rsidR="00563A3F" w14:paraId="3D9A2A8F" w14:textId="77777777" w:rsidTr="00312D3E">
        <w:trPr>
          <w:trHeight w:val="1559"/>
        </w:trPr>
        <w:tc>
          <w:tcPr>
            <w:tcW w:w="2753" w:type="dxa"/>
          </w:tcPr>
          <w:p w14:paraId="3F0EF114" w14:textId="77777777" w:rsidR="00563A3F" w:rsidRDefault="00563A3F" w:rsidP="00312D3E">
            <w:pPr>
              <w:jc w:val="both"/>
            </w:pPr>
            <w:r>
              <mc:AlternateContent>
                <mc:Choice Requires="wps">
                  <w:drawing>
                    <wp:anchor distT="0" distB="0" distL="114300" distR="114300" simplePos="0" relativeHeight="251670528" behindDoc="0" locked="0" layoutInCell="1" allowOverlap="1" wp14:anchorId="3E43F5F7" wp14:editId="503FCFE2">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59D5C" id="Flowchart: Connector 29" o:spid="_x0000_s1026" type="#_x0000_t120" style="position:absolute;margin-left:47.65pt;margin-top:40.7pt;width:28.3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3B4367D4" w14:textId="77777777" w:rsidR="00563A3F" w:rsidRDefault="00563A3F" w:rsidP="00312D3E">
            <w:pPr>
              <w:jc w:val="center"/>
            </w:pPr>
            <w:r>
              <w:t>Status Akhir</w:t>
            </w:r>
          </w:p>
        </w:tc>
        <w:tc>
          <w:tcPr>
            <w:tcW w:w="3730" w:type="dxa"/>
            <w:vAlign w:val="center"/>
          </w:tcPr>
          <w:p w14:paraId="23F30882" w14:textId="77777777" w:rsidR="00563A3F" w:rsidRDefault="00563A3F" w:rsidP="00312D3E">
            <w:pPr>
              <w:spacing w:line="480" w:lineRule="auto"/>
              <w:jc w:val="both"/>
            </w:pPr>
            <w:r w:rsidRPr="00B34673">
              <w:t>Status akhir yang dilakukan sistem sebuah diagram aktivitas memiliki sebuah diagram aktivitas memiliki sebuah status akhir.</w:t>
            </w:r>
          </w:p>
        </w:tc>
      </w:tr>
      <w:tr w:rsidR="00563A3F" w14:paraId="5742346F" w14:textId="77777777" w:rsidTr="00312D3E">
        <w:trPr>
          <w:trHeight w:val="1559"/>
        </w:trPr>
        <w:tc>
          <w:tcPr>
            <w:tcW w:w="2753" w:type="dxa"/>
          </w:tcPr>
          <w:p w14:paraId="5E5F86CA" w14:textId="77777777" w:rsidR="00563A3F" w:rsidRDefault="00563A3F" w:rsidP="00312D3E">
            <w:pPr>
              <w:jc w:val="both"/>
            </w:pPr>
            <w:r>
              <mc:AlternateContent>
                <mc:Choice Requires="wpg">
                  <w:drawing>
                    <wp:anchor distT="0" distB="0" distL="114300" distR="114300" simplePos="0" relativeHeight="251671552" behindDoc="0" locked="0" layoutInCell="1" allowOverlap="1" wp14:anchorId="3B16F20F" wp14:editId="7A5104EF">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ECA4D0E" id="Group 34" o:spid="_x0000_s1026" style="position:absolute;margin-left:34.55pt;margin-top:16.55pt;width:65.35pt;height:49.05pt;z-index:251671552"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11C2E13B" w14:textId="77777777" w:rsidR="00563A3F" w:rsidRDefault="00563A3F" w:rsidP="00312D3E">
            <w:pPr>
              <w:jc w:val="center"/>
            </w:pPr>
            <w:r>
              <w:t>Swimlane</w:t>
            </w:r>
          </w:p>
        </w:tc>
        <w:tc>
          <w:tcPr>
            <w:tcW w:w="3730" w:type="dxa"/>
            <w:vAlign w:val="center"/>
          </w:tcPr>
          <w:p w14:paraId="7C4752D8" w14:textId="77777777" w:rsidR="00563A3F" w:rsidRDefault="00563A3F" w:rsidP="00312D3E">
            <w:pPr>
              <w:spacing w:line="480" w:lineRule="auto"/>
              <w:jc w:val="both"/>
            </w:pPr>
            <w:r w:rsidRPr="00B34673">
              <w:t>Swimlane memisahkan organisasi bisnis yang bertanggung jawab terhadap aktivitas yang terjadi.</w:t>
            </w:r>
          </w:p>
        </w:tc>
      </w:tr>
    </w:tbl>
    <w:p w14:paraId="21E26BDB" w14:textId="77777777" w:rsidR="00563A3F" w:rsidRPr="00E838AA" w:rsidRDefault="00563A3F" w:rsidP="00563A3F">
      <w:pPr>
        <w:spacing w:line="480" w:lineRule="auto"/>
        <w:jc w:val="both"/>
      </w:pPr>
    </w:p>
    <w:p w14:paraId="065068C2" w14:textId="77777777" w:rsidR="00563A3F" w:rsidRDefault="00563A3F" w:rsidP="00563A3F">
      <w:pPr>
        <w:pStyle w:val="Heading3"/>
        <w:spacing w:line="480" w:lineRule="auto"/>
      </w:pPr>
      <w:r>
        <w:lastRenderedPageBreak/>
        <w:t>2.3.3 Sequence Diagram</w:t>
      </w:r>
    </w:p>
    <w:p w14:paraId="55CF96CB" w14:textId="789AF8BF" w:rsidR="00563A3F" w:rsidRDefault="00207C3E" w:rsidP="00207C3E">
      <w:pPr>
        <w:spacing w:line="480" w:lineRule="auto"/>
        <w:ind w:firstLine="284"/>
        <w:jc w:val="both"/>
      </w:pPr>
      <w:r>
        <w:t xml:space="preserve">Sequence diagram digunakan untuk memvisualisasikan urutan pengiriman pesan antar objek dalam suatu use case seiring dengan berjalannya waktu. Diagram ini menggambarkan peran dan keterlibatan setiap objek dalam skenario tertentu, serta menyusun urutan interaksi antar objek secara sistematis. Selain itu, sequence diagram juga mencerminkan bentuk kolaborasi dinamis di antara objek-objek dalam sistem, dengan menampilkan bagaimana pesan dikirimkan dan bagaimana proses komunikasi berlangsung selama interaksi tersebut terjadi. </w:t>
      </w:r>
      <w:r w:rsidR="00563A3F">
        <w:fldChar w:fldCharType="begin" w:fldLock="1"/>
      </w:r>
      <w:r w:rsidR="004F2FDD">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rsidR="00563A3F">
        <w:fldChar w:fldCharType="separate"/>
      </w:r>
      <w:r w:rsidR="00563A3F" w:rsidRPr="00676BD4">
        <w:t>(Narulita et al., 2024)</w:t>
      </w:r>
      <w:r w:rsidR="00563A3F">
        <w:fldChar w:fldCharType="end"/>
      </w:r>
      <w:r w:rsidR="00563A3F">
        <w:t>.</w:t>
      </w:r>
    </w:p>
    <w:tbl>
      <w:tblPr>
        <w:tblStyle w:val="TableGrid"/>
        <w:tblW w:w="0" w:type="auto"/>
        <w:tblLook w:val="04A0" w:firstRow="1" w:lastRow="0" w:firstColumn="1" w:lastColumn="0" w:noHBand="0" w:noVBand="1"/>
      </w:tblPr>
      <w:tblGrid>
        <w:gridCol w:w="2753"/>
        <w:gridCol w:w="1778"/>
        <w:gridCol w:w="3730"/>
      </w:tblGrid>
      <w:tr w:rsidR="00563A3F" w14:paraId="5787A497" w14:textId="77777777" w:rsidTr="00312D3E">
        <w:trPr>
          <w:trHeight w:val="514"/>
        </w:trPr>
        <w:tc>
          <w:tcPr>
            <w:tcW w:w="2753" w:type="dxa"/>
            <w:vAlign w:val="center"/>
          </w:tcPr>
          <w:p w14:paraId="17D8CC0E" w14:textId="77777777" w:rsidR="00563A3F" w:rsidRPr="00096A2B" w:rsidRDefault="00563A3F" w:rsidP="00312D3E">
            <w:pPr>
              <w:jc w:val="center"/>
              <w:rPr>
                <w:b/>
                <w:bCs/>
              </w:rPr>
            </w:pPr>
            <w:r w:rsidRPr="00096A2B">
              <w:rPr>
                <w:b/>
                <w:bCs/>
              </w:rPr>
              <w:t>Simbol</w:t>
            </w:r>
          </w:p>
        </w:tc>
        <w:tc>
          <w:tcPr>
            <w:tcW w:w="1778" w:type="dxa"/>
            <w:vAlign w:val="center"/>
          </w:tcPr>
          <w:p w14:paraId="7318F48C" w14:textId="77777777" w:rsidR="00563A3F" w:rsidRPr="00096A2B" w:rsidRDefault="00563A3F" w:rsidP="00312D3E">
            <w:pPr>
              <w:jc w:val="center"/>
              <w:rPr>
                <w:b/>
                <w:bCs/>
              </w:rPr>
            </w:pPr>
            <w:r w:rsidRPr="00096A2B">
              <w:rPr>
                <w:b/>
                <w:bCs/>
              </w:rPr>
              <w:t>Nama</w:t>
            </w:r>
          </w:p>
        </w:tc>
        <w:tc>
          <w:tcPr>
            <w:tcW w:w="3730" w:type="dxa"/>
            <w:vAlign w:val="center"/>
          </w:tcPr>
          <w:p w14:paraId="1F6A994B" w14:textId="77777777" w:rsidR="00563A3F" w:rsidRPr="00096A2B" w:rsidRDefault="00563A3F" w:rsidP="00312D3E">
            <w:pPr>
              <w:jc w:val="center"/>
              <w:rPr>
                <w:b/>
                <w:bCs/>
              </w:rPr>
            </w:pPr>
            <w:r w:rsidRPr="00096A2B">
              <w:rPr>
                <w:b/>
                <w:bCs/>
              </w:rPr>
              <w:t>Keterangan</w:t>
            </w:r>
          </w:p>
        </w:tc>
      </w:tr>
      <w:tr w:rsidR="00563A3F" w14:paraId="334085C3" w14:textId="77777777" w:rsidTr="00312D3E">
        <w:trPr>
          <w:trHeight w:val="1559"/>
        </w:trPr>
        <w:tc>
          <w:tcPr>
            <w:tcW w:w="2753" w:type="dxa"/>
          </w:tcPr>
          <w:p w14:paraId="09C2269A" w14:textId="77777777" w:rsidR="00563A3F" w:rsidRDefault="00563A3F" w:rsidP="00312D3E">
            <w:pPr>
              <w:jc w:val="both"/>
            </w:pPr>
            <w:r>
              <w:drawing>
                <wp:anchor distT="0" distB="0" distL="114300" distR="114300" simplePos="0" relativeHeight="251673600" behindDoc="0" locked="0" layoutInCell="1" allowOverlap="1" wp14:anchorId="11373CB6" wp14:editId="0F20DD93">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9">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784F8B14" w14:textId="77777777" w:rsidR="00563A3F" w:rsidRDefault="00563A3F" w:rsidP="00312D3E">
            <w:pPr>
              <w:jc w:val="center"/>
            </w:pPr>
            <w:r>
              <w:t>Entity Class</w:t>
            </w:r>
          </w:p>
        </w:tc>
        <w:tc>
          <w:tcPr>
            <w:tcW w:w="3730" w:type="dxa"/>
            <w:vAlign w:val="center"/>
          </w:tcPr>
          <w:p w14:paraId="1E9773C1" w14:textId="77777777" w:rsidR="00563A3F" w:rsidRDefault="00563A3F" w:rsidP="00312D3E">
            <w:pPr>
              <w:spacing w:line="480" w:lineRule="auto"/>
              <w:jc w:val="both"/>
            </w:pPr>
            <w:r>
              <w:t>Gambaran sistem sebagai landasan dalam menyusun basis data.</w:t>
            </w:r>
          </w:p>
        </w:tc>
      </w:tr>
      <w:tr w:rsidR="00563A3F" w14:paraId="6CECCA7A" w14:textId="77777777" w:rsidTr="00312D3E">
        <w:trPr>
          <w:trHeight w:val="1559"/>
        </w:trPr>
        <w:tc>
          <w:tcPr>
            <w:tcW w:w="2753" w:type="dxa"/>
          </w:tcPr>
          <w:p w14:paraId="4D584ABA" w14:textId="77777777" w:rsidR="00563A3F" w:rsidRDefault="00563A3F" w:rsidP="00312D3E">
            <w:pPr>
              <w:jc w:val="both"/>
            </w:pPr>
            <w:r>
              <w:drawing>
                <wp:anchor distT="0" distB="0" distL="114300" distR="114300" simplePos="0" relativeHeight="251672576" behindDoc="0" locked="0" layoutInCell="1" allowOverlap="1" wp14:anchorId="7AE10081" wp14:editId="24DD463B">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0">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4F37A6F3" w14:textId="77777777" w:rsidR="00563A3F" w:rsidRDefault="00563A3F" w:rsidP="00312D3E">
            <w:pPr>
              <w:jc w:val="center"/>
            </w:pPr>
            <w:r>
              <w:t>Boundary Class</w:t>
            </w:r>
          </w:p>
        </w:tc>
        <w:tc>
          <w:tcPr>
            <w:tcW w:w="3730" w:type="dxa"/>
            <w:vAlign w:val="center"/>
          </w:tcPr>
          <w:p w14:paraId="250C88E7" w14:textId="77777777" w:rsidR="00563A3F" w:rsidRDefault="00563A3F" w:rsidP="00312D3E">
            <w:pPr>
              <w:spacing w:line="480" w:lineRule="auto"/>
              <w:jc w:val="both"/>
            </w:pPr>
            <w:r>
              <w:t>Menangani komunikasi antar lingkungan sistem.</w:t>
            </w:r>
          </w:p>
        </w:tc>
      </w:tr>
      <w:tr w:rsidR="00563A3F" w14:paraId="671BF111" w14:textId="77777777" w:rsidTr="00312D3E">
        <w:trPr>
          <w:trHeight w:val="1559"/>
        </w:trPr>
        <w:tc>
          <w:tcPr>
            <w:tcW w:w="2753" w:type="dxa"/>
          </w:tcPr>
          <w:p w14:paraId="53208BE0" w14:textId="77777777" w:rsidR="00563A3F" w:rsidRDefault="00563A3F" w:rsidP="00312D3E">
            <w:pPr>
              <w:jc w:val="both"/>
            </w:pPr>
            <w:r>
              <w:drawing>
                <wp:anchor distT="0" distB="0" distL="114300" distR="114300" simplePos="0" relativeHeight="251674624" behindDoc="0" locked="0" layoutInCell="1" allowOverlap="1" wp14:anchorId="57DC1887" wp14:editId="31A5DDBE">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1">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22A2FD66" w14:textId="77777777" w:rsidR="00563A3F" w:rsidRDefault="00563A3F" w:rsidP="00312D3E">
            <w:pPr>
              <w:jc w:val="center"/>
            </w:pPr>
            <w:r>
              <w:t>Control Class</w:t>
            </w:r>
          </w:p>
        </w:tc>
        <w:tc>
          <w:tcPr>
            <w:tcW w:w="3730" w:type="dxa"/>
            <w:vAlign w:val="center"/>
          </w:tcPr>
          <w:p w14:paraId="61DFF08B" w14:textId="77777777" w:rsidR="00563A3F" w:rsidRDefault="00563A3F" w:rsidP="00312D3E">
            <w:pPr>
              <w:spacing w:line="480" w:lineRule="auto"/>
              <w:jc w:val="both"/>
            </w:pPr>
            <w:r>
              <w:t>Bertanggung jawab terhadap kelaskelas objek yang berisi logika.</w:t>
            </w:r>
          </w:p>
        </w:tc>
      </w:tr>
      <w:tr w:rsidR="00563A3F" w14:paraId="035BBF29" w14:textId="77777777" w:rsidTr="00312D3E">
        <w:trPr>
          <w:trHeight w:val="1559"/>
        </w:trPr>
        <w:tc>
          <w:tcPr>
            <w:tcW w:w="2753" w:type="dxa"/>
          </w:tcPr>
          <w:p w14:paraId="35FBFA95" w14:textId="77777777" w:rsidR="00563A3F" w:rsidRDefault="00563A3F" w:rsidP="00312D3E">
            <w:pPr>
              <w:jc w:val="both"/>
            </w:pPr>
            <w:r>
              <w:drawing>
                <wp:anchor distT="0" distB="0" distL="114300" distR="114300" simplePos="0" relativeHeight="251675648" behindDoc="0" locked="0" layoutInCell="1" allowOverlap="1" wp14:anchorId="43388EAD" wp14:editId="6BC655B7">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2">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1EC90511" w14:textId="77777777" w:rsidR="00563A3F" w:rsidRDefault="00563A3F" w:rsidP="00312D3E">
            <w:pPr>
              <w:jc w:val="center"/>
            </w:pPr>
            <w:r>
              <w:t>Recursive</w:t>
            </w:r>
          </w:p>
        </w:tc>
        <w:tc>
          <w:tcPr>
            <w:tcW w:w="3730" w:type="dxa"/>
            <w:vAlign w:val="center"/>
          </w:tcPr>
          <w:p w14:paraId="20D415F9" w14:textId="77777777" w:rsidR="00563A3F" w:rsidRDefault="00563A3F" w:rsidP="00312D3E">
            <w:pPr>
              <w:spacing w:line="480" w:lineRule="auto"/>
              <w:jc w:val="both"/>
            </w:pPr>
            <w:r>
              <w:t>Pesan untuk dirinya.</w:t>
            </w:r>
          </w:p>
        </w:tc>
      </w:tr>
      <w:tr w:rsidR="00563A3F" w14:paraId="4ACB71D6" w14:textId="77777777" w:rsidTr="00312D3E">
        <w:trPr>
          <w:trHeight w:val="1559"/>
        </w:trPr>
        <w:tc>
          <w:tcPr>
            <w:tcW w:w="2753" w:type="dxa"/>
          </w:tcPr>
          <w:p w14:paraId="71C1493B" w14:textId="77777777" w:rsidR="00563A3F" w:rsidRDefault="00563A3F" w:rsidP="00312D3E">
            <w:pPr>
              <w:jc w:val="both"/>
            </w:pPr>
            <w:r>
              <w:lastRenderedPageBreak/>
              <w:drawing>
                <wp:anchor distT="0" distB="0" distL="114300" distR="114300" simplePos="0" relativeHeight="251676672" behindDoc="0" locked="0" layoutInCell="1" allowOverlap="1" wp14:anchorId="32D349A3" wp14:editId="6EBCCB4D">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F234543" w14:textId="77777777" w:rsidR="00563A3F" w:rsidRDefault="00563A3F" w:rsidP="00312D3E">
            <w:pPr>
              <w:jc w:val="center"/>
            </w:pPr>
            <w:r>
              <w:t>Activition</w:t>
            </w:r>
          </w:p>
        </w:tc>
        <w:tc>
          <w:tcPr>
            <w:tcW w:w="3730" w:type="dxa"/>
            <w:vAlign w:val="center"/>
          </w:tcPr>
          <w:p w14:paraId="2724D350" w14:textId="77777777" w:rsidR="00563A3F" w:rsidRDefault="00563A3F" w:rsidP="00312D3E">
            <w:pPr>
              <w:spacing w:line="480" w:lineRule="auto"/>
              <w:jc w:val="both"/>
            </w:pPr>
            <w:r>
              <w:t>Mewakili proses durasi aktivasi sebuah durasi.</w:t>
            </w:r>
          </w:p>
        </w:tc>
      </w:tr>
      <w:tr w:rsidR="00563A3F" w14:paraId="3D5696E1" w14:textId="77777777" w:rsidTr="00312D3E">
        <w:trPr>
          <w:trHeight w:val="1559"/>
        </w:trPr>
        <w:tc>
          <w:tcPr>
            <w:tcW w:w="2753" w:type="dxa"/>
          </w:tcPr>
          <w:p w14:paraId="79DB0D68" w14:textId="77777777" w:rsidR="00563A3F" w:rsidRDefault="00563A3F" w:rsidP="00312D3E">
            <w:pPr>
              <w:jc w:val="both"/>
            </w:pPr>
            <w:r>
              <w:drawing>
                <wp:anchor distT="0" distB="0" distL="114300" distR="114300" simplePos="0" relativeHeight="251677696" behindDoc="0" locked="0" layoutInCell="1" allowOverlap="1" wp14:anchorId="5BD0480D" wp14:editId="6068F6F5">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639E59D9" w14:textId="77777777" w:rsidR="00563A3F" w:rsidRDefault="00563A3F" w:rsidP="00312D3E">
            <w:pPr>
              <w:jc w:val="center"/>
            </w:pPr>
            <w:r>
              <w:t>Life Line</w:t>
            </w:r>
          </w:p>
        </w:tc>
        <w:tc>
          <w:tcPr>
            <w:tcW w:w="3730" w:type="dxa"/>
            <w:vAlign w:val="center"/>
          </w:tcPr>
          <w:p w14:paraId="4CE9B877" w14:textId="77777777" w:rsidR="00563A3F" w:rsidRDefault="00563A3F" w:rsidP="00312D3E">
            <w:pPr>
              <w:spacing w:line="480" w:lineRule="auto"/>
              <w:jc w:val="both"/>
            </w:pPr>
            <w:r>
              <w:t>Komponen yang digambarkan garis putus terhubung dengan objek.</w:t>
            </w:r>
          </w:p>
        </w:tc>
      </w:tr>
    </w:tbl>
    <w:p w14:paraId="3DE713EC" w14:textId="77777777" w:rsidR="00563A3F" w:rsidRPr="00145423" w:rsidRDefault="00563A3F" w:rsidP="00563A3F">
      <w:pPr>
        <w:spacing w:line="480" w:lineRule="auto"/>
        <w:jc w:val="both"/>
      </w:pPr>
    </w:p>
    <w:p w14:paraId="64F42AEF" w14:textId="77777777" w:rsidR="00563A3F" w:rsidRDefault="00563A3F" w:rsidP="00563A3F">
      <w:pPr>
        <w:pStyle w:val="Heading3"/>
        <w:spacing w:line="480" w:lineRule="auto"/>
      </w:pPr>
      <w:r>
        <w:t>2.3.4 Class Diagram</w:t>
      </w:r>
    </w:p>
    <w:p w14:paraId="062009BD" w14:textId="0C2A1F05" w:rsidR="00563A3F" w:rsidRDefault="007E3FA8" w:rsidP="00563A3F">
      <w:pPr>
        <w:spacing w:line="480" w:lineRule="auto"/>
        <w:ind w:firstLine="567"/>
        <w:jc w:val="both"/>
      </w:pPr>
      <w:r>
        <w:t xml:space="preserve">Class diagram adalah gambaran visual yang menunjukkan hubungan antar kelas serta rincian atribut dan metode dalam tiap kelas pada perancangan sistem. Diagram ini menjelaskan peran serta tanggung jawab dari setiap entitas dalam membentuk perilaku sistem. Dengan demikian, class diagram menyusun struktur sistem secara menyeluruh berdasarkan jenis-jenis kelas yang dirancang. Selain itu, diagram ini juga mencerminkan alur kerja yang berkaitan dengan basis data dalam sistem yang dibangun. Setiap class diagram terdiri dari sejumlah kelas dan relasinya, di mana tiap kelas divisualisasikan sebagai kotak persegi. Bagian atas kotak berisi nama kelas, bagian tengah menampilkan atribut, dan bagian bawah mencantumkan operasi atau metode. Kelas sendiri adalah sebuah cetakan atau blueprint yang saat diinstansiasi akan membentuk objek, dan menjadi elemen utama dalam pendekatan pemrograman berorientasi objek. </w:t>
      </w:r>
      <w:r w:rsidR="00563A3F">
        <w:fldChar w:fldCharType="begin" w:fldLock="1"/>
      </w:r>
      <w:r w:rsidR="00563A3F">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563A3F">
        <w:fldChar w:fldCharType="separate"/>
      </w:r>
      <w:r w:rsidR="00563A3F" w:rsidRPr="008A1AA1">
        <w:t>(Ramdany et al., 2024)</w:t>
      </w:r>
      <w:r w:rsidR="00563A3F">
        <w:fldChar w:fldCharType="end"/>
      </w:r>
      <w:r w:rsidR="00563A3F">
        <w:t>.</w:t>
      </w:r>
    </w:p>
    <w:tbl>
      <w:tblPr>
        <w:tblStyle w:val="TableGrid"/>
        <w:tblW w:w="0" w:type="auto"/>
        <w:tblLook w:val="04A0" w:firstRow="1" w:lastRow="0" w:firstColumn="1" w:lastColumn="0" w:noHBand="0" w:noVBand="1"/>
      </w:tblPr>
      <w:tblGrid>
        <w:gridCol w:w="3165"/>
        <w:gridCol w:w="1750"/>
        <w:gridCol w:w="3346"/>
      </w:tblGrid>
      <w:tr w:rsidR="00563A3F" w14:paraId="5EA356A8" w14:textId="77777777" w:rsidTr="00312D3E">
        <w:trPr>
          <w:trHeight w:val="514"/>
        </w:trPr>
        <w:tc>
          <w:tcPr>
            <w:tcW w:w="3165" w:type="dxa"/>
            <w:vAlign w:val="center"/>
          </w:tcPr>
          <w:p w14:paraId="16225541" w14:textId="77777777" w:rsidR="00563A3F" w:rsidRPr="00096A2B" w:rsidRDefault="00563A3F" w:rsidP="00312D3E">
            <w:pPr>
              <w:jc w:val="center"/>
              <w:rPr>
                <w:b/>
                <w:bCs/>
              </w:rPr>
            </w:pPr>
            <w:r w:rsidRPr="00096A2B">
              <w:rPr>
                <w:b/>
                <w:bCs/>
              </w:rPr>
              <w:lastRenderedPageBreak/>
              <w:t>Simbol</w:t>
            </w:r>
          </w:p>
        </w:tc>
        <w:tc>
          <w:tcPr>
            <w:tcW w:w="1750" w:type="dxa"/>
            <w:vAlign w:val="center"/>
          </w:tcPr>
          <w:p w14:paraId="3E2D5DEE" w14:textId="77777777" w:rsidR="00563A3F" w:rsidRPr="00096A2B" w:rsidRDefault="00563A3F" w:rsidP="00312D3E">
            <w:pPr>
              <w:jc w:val="center"/>
              <w:rPr>
                <w:b/>
                <w:bCs/>
              </w:rPr>
            </w:pPr>
            <w:r w:rsidRPr="00096A2B">
              <w:rPr>
                <w:b/>
                <w:bCs/>
              </w:rPr>
              <w:t>Nama</w:t>
            </w:r>
          </w:p>
        </w:tc>
        <w:tc>
          <w:tcPr>
            <w:tcW w:w="3346" w:type="dxa"/>
            <w:vAlign w:val="center"/>
          </w:tcPr>
          <w:p w14:paraId="6D793997" w14:textId="77777777" w:rsidR="00563A3F" w:rsidRPr="00096A2B" w:rsidRDefault="00563A3F" w:rsidP="00312D3E">
            <w:pPr>
              <w:jc w:val="center"/>
              <w:rPr>
                <w:b/>
                <w:bCs/>
              </w:rPr>
            </w:pPr>
            <w:r w:rsidRPr="00096A2B">
              <w:rPr>
                <w:b/>
                <w:bCs/>
              </w:rPr>
              <w:t>Keterangan</w:t>
            </w:r>
          </w:p>
        </w:tc>
      </w:tr>
      <w:tr w:rsidR="00563A3F" w14:paraId="0500A51A" w14:textId="77777777" w:rsidTr="00312D3E">
        <w:trPr>
          <w:trHeight w:val="1559"/>
        </w:trPr>
        <w:tc>
          <w:tcPr>
            <w:tcW w:w="3165" w:type="dxa"/>
          </w:tcPr>
          <w:p w14:paraId="3B404E29" w14:textId="77777777" w:rsidR="00563A3F" w:rsidRDefault="00563A3F" w:rsidP="00312D3E">
            <w:pPr>
              <w:jc w:val="both"/>
            </w:pPr>
            <w:r>
              <w:drawing>
                <wp:anchor distT="0" distB="0" distL="114300" distR="114300" simplePos="0" relativeHeight="251678720" behindDoc="0" locked="0" layoutInCell="1" allowOverlap="1" wp14:anchorId="35D705D9" wp14:editId="15081E71">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2D0360A6" w14:textId="77777777" w:rsidR="00563A3F" w:rsidRDefault="00563A3F" w:rsidP="00312D3E">
            <w:pPr>
              <w:jc w:val="center"/>
            </w:pPr>
            <w:r>
              <w:t>Generalization</w:t>
            </w:r>
          </w:p>
        </w:tc>
        <w:tc>
          <w:tcPr>
            <w:tcW w:w="3346" w:type="dxa"/>
            <w:vAlign w:val="center"/>
          </w:tcPr>
          <w:p w14:paraId="759F8D67" w14:textId="77777777" w:rsidR="00563A3F" w:rsidRDefault="00563A3F" w:rsidP="00312D3E">
            <w:pPr>
              <w:spacing w:line="480" w:lineRule="auto"/>
              <w:jc w:val="both"/>
            </w:pPr>
            <w:r>
              <w:t>Menunjukkan hubungan pewarisan antar class (subclass mewarisi dari superclass).</w:t>
            </w:r>
          </w:p>
        </w:tc>
      </w:tr>
      <w:tr w:rsidR="00563A3F" w14:paraId="0D8E672B" w14:textId="77777777" w:rsidTr="00312D3E">
        <w:trPr>
          <w:trHeight w:val="1559"/>
        </w:trPr>
        <w:tc>
          <w:tcPr>
            <w:tcW w:w="3165" w:type="dxa"/>
          </w:tcPr>
          <w:p w14:paraId="04CA9384" w14:textId="77777777" w:rsidR="00563A3F" w:rsidRDefault="00563A3F" w:rsidP="00312D3E">
            <w:pPr>
              <w:jc w:val="both"/>
            </w:pPr>
            <w:r>
              <mc:AlternateContent>
                <mc:Choice Requires="wpg">
                  <w:drawing>
                    <wp:anchor distT="0" distB="0" distL="114300" distR="114300" simplePos="0" relativeHeight="251679744" behindDoc="0" locked="0" layoutInCell="1" allowOverlap="1" wp14:anchorId="738488E6" wp14:editId="3E84D412">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DB831A4" id="Group 24" o:spid="_x0000_s1026" style="position:absolute;margin-left:42.3pt;margin-top:13.35pt;width:65.35pt;height:49.05pt;z-index:2516797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6A89E3DA" w14:textId="77777777" w:rsidR="00563A3F" w:rsidRDefault="00563A3F" w:rsidP="00312D3E">
            <w:pPr>
              <w:jc w:val="center"/>
            </w:pPr>
            <w:r>
              <w:t>Class</w:t>
            </w:r>
          </w:p>
        </w:tc>
        <w:tc>
          <w:tcPr>
            <w:tcW w:w="3346" w:type="dxa"/>
            <w:vAlign w:val="center"/>
          </w:tcPr>
          <w:p w14:paraId="46F7052D" w14:textId="77777777" w:rsidR="00563A3F" w:rsidRDefault="00563A3F" w:rsidP="00312D3E">
            <w:pPr>
              <w:spacing w:line="480" w:lineRule="auto"/>
              <w:jc w:val="both"/>
            </w:pPr>
            <w:r>
              <w:t>Representasi objek yang memiliki atribut dan metode (blok utama OOP).</w:t>
            </w:r>
          </w:p>
        </w:tc>
      </w:tr>
      <w:tr w:rsidR="00563A3F" w14:paraId="08F3C7ED" w14:textId="77777777" w:rsidTr="00312D3E">
        <w:trPr>
          <w:trHeight w:val="1559"/>
        </w:trPr>
        <w:tc>
          <w:tcPr>
            <w:tcW w:w="3165" w:type="dxa"/>
          </w:tcPr>
          <w:p w14:paraId="2B188B9A" w14:textId="77777777" w:rsidR="00563A3F" w:rsidRDefault="00563A3F" w:rsidP="00312D3E">
            <w:pPr>
              <w:jc w:val="both"/>
            </w:pPr>
            <w:r>
              <w:drawing>
                <wp:anchor distT="0" distB="0" distL="114300" distR="114300" simplePos="0" relativeHeight="251682816" behindDoc="0" locked="0" layoutInCell="1" allowOverlap="1" wp14:anchorId="08C87B67" wp14:editId="0E32CF20">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67B06883" w14:textId="77777777" w:rsidR="00563A3F" w:rsidRDefault="00563A3F" w:rsidP="00312D3E">
            <w:pPr>
              <w:jc w:val="center"/>
            </w:pPr>
            <w:r>
              <w:t>Aggregation</w:t>
            </w:r>
          </w:p>
        </w:tc>
        <w:tc>
          <w:tcPr>
            <w:tcW w:w="3346" w:type="dxa"/>
            <w:vAlign w:val="center"/>
          </w:tcPr>
          <w:p w14:paraId="75A6540F" w14:textId="77777777" w:rsidR="00563A3F" w:rsidRDefault="00563A3F" w:rsidP="00312D3E">
            <w:pPr>
              <w:spacing w:line="480" w:lineRule="auto"/>
              <w:jc w:val="both"/>
            </w:pPr>
            <w:r>
              <w:t>Hubungan "bagian dari" yang lemah; objek bagian tetap ada jika objek utama dihapus.</w:t>
            </w:r>
          </w:p>
        </w:tc>
      </w:tr>
      <w:tr w:rsidR="00563A3F" w14:paraId="6D3F2F11" w14:textId="77777777" w:rsidTr="00312D3E">
        <w:trPr>
          <w:trHeight w:val="1559"/>
        </w:trPr>
        <w:tc>
          <w:tcPr>
            <w:tcW w:w="3165" w:type="dxa"/>
          </w:tcPr>
          <w:p w14:paraId="0B4987F9" w14:textId="77777777" w:rsidR="00563A3F" w:rsidRDefault="00563A3F" w:rsidP="00312D3E">
            <w:pPr>
              <w:jc w:val="both"/>
            </w:pPr>
            <w:r>
              <w:drawing>
                <wp:anchor distT="0" distB="0" distL="114300" distR="114300" simplePos="0" relativeHeight="251680768" behindDoc="0" locked="0" layoutInCell="1" allowOverlap="1" wp14:anchorId="4E40B4A6" wp14:editId="235F1CB9">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1EF209C4" w14:textId="77777777" w:rsidR="00563A3F" w:rsidRDefault="00563A3F" w:rsidP="00312D3E">
            <w:pPr>
              <w:jc w:val="center"/>
            </w:pPr>
            <w:r>
              <w:t>Dependency</w:t>
            </w:r>
          </w:p>
        </w:tc>
        <w:tc>
          <w:tcPr>
            <w:tcW w:w="3346" w:type="dxa"/>
            <w:vAlign w:val="center"/>
          </w:tcPr>
          <w:p w14:paraId="466D616B" w14:textId="77777777" w:rsidR="00563A3F" w:rsidRDefault="00563A3F" w:rsidP="00312D3E">
            <w:pPr>
              <w:spacing w:line="480" w:lineRule="auto"/>
              <w:jc w:val="both"/>
            </w:pPr>
            <w:r>
              <w:t>Hubungan ketergantungan sementara antar class. Perubahan class lain bisa memengaruhi.</w:t>
            </w:r>
          </w:p>
        </w:tc>
      </w:tr>
      <w:tr w:rsidR="00563A3F" w14:paraId="55724CD1" w14:textId="77777777" w:rsidTr="00312D3E">
        <w:trPr>
          <w:trHeight w:val="1559"/>
        </w:trPr>
        <w:tc>
          <w:tcPr>
            <w:tcW w:w="3165" w:type="dxa"/>
          </w:tcPr>
          <w:p w14:paraId="2BFDA047" w14:textId="77777777" w:rsidR="00563A3F" w:rsidRDefault="00563A3F" w:rsidP="00312D3E">
            <w:pPr>
              <w:jc w:val="both"/>
            </w:pPr>
            <w:r>
              <w:drawing>
                <wp:anchor distT="0" distB="0" distL="114300" distR="114300" simplePos="0" relativeHeight="251681792" behindDoc="0" locked="0" layoutInCell="1" allowOverlap="1" wp14:anchorId="12DDA593" wp14:editId="5C25AD00">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BFA9C6F" w14:textId="77777777" w:rsidR="00563A3F" w:rsidRDefault="00563A3F" w:rsidP="00312D3E">
            <w:pPr>
              <w:jc w:val="center"/>
            </w:pPr>
            <w:r>
              <w:t>Association</w:t>
            </w:r>
          </w:p>
        </w:tc>
        <w:tc>
          <w:tcPr>
            <w:tcW w:w="3346" w:type="dxa"/>
            <w:vAlign w:val="center"/>
          </w:tcPr>
          <w:p w14:paraId="18502398" w14:textId="77777777" w:rsidR="00563A3F" w:rsidRDefault="00563A3F" w:rsidP="00312D3E">
            <w:pPr>
              <w:spacing w:line="480" w:lineRule="auto"/>
              <w:jc w:val="both"/>
            </w:pPr>
            <w:r>
              <w:t>Hubungan tetap antar class; menunjukkan koneksi antar objek.</w:t>
            </w:r>
          </w:p>
        </w:tc>
      </w:tr>
      <w:tr w:rsidR="00563A3F" w14:paraId="733E0A97" w14:textId="77777777" w:rsidTr="00312D3E">
        <w:trPr>
          <w:trHeight w:val="1559"/>
        </w:trPr>
        <w:tc>
          <w:tcPr>
            <w:tcW w:w="3165" w:type="dxa"/>
          </w:tcPr>
          <w:p w14:paraId="1CF9DC86" w14:textId="77777777" w:rsidR="00563A3F" w:rsidRDefault="00563A3F" w:rsidP="00312D3E">
            <w:pPr>
              <w:jc w:val="both"/>
            </w:pPr>
            <w:r>
              <w:drawing>
                <wp:anchor distT="0" distB="0" distL="114300" distR="114300" simplePos="0" relativeHeight="251683840" behindDoc="0" locked="0" layoutInCell="1" allowOverlap="1" wp14:anchorId="2C6AC679" wp14:editId="174CD1E6">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388DB80D" w14:textId="77777777" w:rsidR="00563A3F" w:rsidRDefault="00563A3F" w:rsidP="00312D3E">
            <w:pPr>
              <w:jc w:val="center"/>
            </w:pPr>
            <w:r>
              <w:t>Composition</w:t>
            </w:r>
          </w:p>
        </w:tc>
        <w:tc>
          <w:tcPr>
            <w:tcW w:w="3346" w:type="dxa"/>
            <w:vAlign w:val="center"/>
          </w:tcPr>
          <w:p w14:paraId="2FDAAD7B" w14:textId="77777777" w:rsidR="00563A3F" w:rsidRDefault="00563A3F" w:rsidP="00312D3E">
            <w:pPr>
              <w:spacing w:line="480" w:lineRule="auto"/>
              <w:jc w:val="both"/>
            </w:pPr>
            <w:r>
              <w:t>Hubungan "bagian dari" yang kuat; objek bagian ikut hilang jika objek utama dihapus.</w:t>
            </w:r>
          </w:p>
        </w:tc>
      </w:tr>
    </w:tbl>
    <w:p w14:paraId="2E294AED" w14:textId="77777777" w:rsidR="00563A3F" w:rsidRPr="008A1AA1" w:rsidRDefault="00563A3F" w:rsidP="00563A3F">
      <w:pPr>
        <w:spacing w:line="480" w:lineRule="auto"/>
        <w:jc w:val="both"/>
      </w:pPr>
    </w:p>
    <w:p w14:paraId="012C3A8C" w14:textId="77777777" w:rsidR="00563A3F" w:rsidRDefault="00563A3F" w:rsidP="00563A3F">
      <w:pPr>
        <w:pStyle w:val="Heading2"/>
        <w:spacing w:line="480" w:lineRule="auto"/>
      </w:pPr>
      <w:bookmarkStart w:id="7" w:name="_Toc200684712"/>
      <w:r>
        <w:lastRenderedPageBreak/>
        <w:t>2.4 Perancangan Basis Data</w:t>
      </w:r>
      <w:bookmarkEnd w:id="7"/>
    </w:p>
    <w:p w14:paraId="18CEB52C" w14:textId="545BFE83" w:rsidR="00563A3F" w:rsidRDefault="007E3FA8" w:rsidP="00563A3F">
      <w:pPr>
        <w:spacing w:line="480" w:lineRule="auto"/>
        <w:ind w:firstLine="567"/>
        <w:jc w:val="both"/>
        <w:rPr>
          <w:lang w:val="en-US"/>
        </w:rPr>
      </w:pPr>
      <w:r>
        <w:t>Dalam pengembangan aplikasi web dinamis yang umum digunakan saat ini, penggunaan sistem basis data menjadi hal yang esensial untuk mendukung pengelolaan data secara efektif. Implementasi basis data, baik dalam bentuk entity-relationship database (ERD) yang telah lama digunakan, object-relational database, maupun jenis-jenis terbaru seperti NoSQL dan NewSQL, memerlukan perencanaan serta perancangan yang matang. Dengan desain yang tepat, basis data akan berfungsi sebagai komponen penunjang utama dalam sistem informasi yang diimplementasikan.</w:t>
      </w:r>
      <w:r>
        <w:rPr>
          <w:lang w:val="en-US"/>
        </w:rPr>
        <w:t xml:space="preserve"> </w:t>
      </w:r>
      <w:r w:rsidR="00563A3F">
        <w:rPr>
          <w:lang w:val="en-US"/>
        </w:rPr>
        <w:fldChar w:fldCharType="begin" w:fldLock="1"/>
      </w:r>
      <w:r w:rsidR="00563A3F">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sidR="00563A3F">
        <w:rPr>
          <w:lang w:val="en-US"/>
        </w:rPr>
        <w:fldChar w:fldCharType="separate"/>
      </w:r>
      <w:r w:rsidR="00563A3F" w:rsidRPr="00252C69">
        <w:rPr>
          <w:lang w:val="en-US"/>
        </w:rPr>
        <w:t>(Pradipta et al., 2022)</w:t>
      </w:r>
      <w:r w:rsidR="00563A3F">
        <w:rPr>
          <w:lang w:val="en-US"/>
        </w:rPr>
        <w:fldChar w:fldCharType="end"/>
      </w:r>
      <w:r w:rsidR="00563A3F">
        <w:rPr>
          <w:lang w:val="en-US"/>
        </w:rPr>
        <w:t>.</w:t>
      </w:r>
    </w:p>
    <w:p w14:paraId="4D09282F" w14:textId="49668386" w:rsidR="00563A3F" w:rsidRDefault="00563A3F" w:rsidP="00563A3F">
      <w:pPr>
        <w:pStyle w:val="Heading3"/>
        <w:spacing w:line="480" w:lineRule="auto"/>
        <w:rPr>
          <w:lang w:val="en-US"/>
        </w:rPr>
      </w:pPr>
      <w:bookmarkStart w:id="8" w:name="_Toc200684713"/>
      <w:r>
        <w:rPr>
          <w:lang w:val="en-US"/>
        </w:rPr>
        <w:t>2.4.</w:t>
      </w:r>
      <w:r w:rsidR="003F1DDB">
        <w:rPr>
          <w:lang w:val="en-US"/>
        </w:rPr>
        <w:t>1</w:t>
      </w:r>
      <w:r>
        <w:rPr>
          <w:lang w:val="en-US"/>
        </w:rPr>
        <w:t xml:space="preserve"> Basis Data</w:t>
      </w:r>
      <w:bookmarkEnd w:id="8"/>
    </w:p>
    <w:p w14:paraId="73577830" w14:textId="1656721D" w:rsidR="00563A3F" w:rsidRDefault="007E3FA8" w:rsidP="00563A3F">
      <w:pPr>
        <w:spacing w:line="480" w:lineRule="auto"/>
        <w:ind w:firstLine="567"/>
        <w:jc w:val="both"/>
        <w:rPr>
          <w:lang w:val="en-US"/>
        </w:rPr>
      </w:pPr>
      <w:r>
        <w:t>Basis data merupakan sekumpulan informasi mengenai objek atau peristiwa yang memiliki keterkaitan satu sama lain. Informasi ini terdiri atas data, yakni fakta-fakta yang merepresentasikan objek tertentu—seperti manusia, hewan, atau entitas lain—yang dapat direkam dan mengandung makna tertentu. Data tersebut dapat disimpan dalam berbagai bentuk seperti angka, huruf, simbol, gambar, suara, atau kombinasi dari semuanya. Dalam sebuah sistem basis data, terdapat kumpulan data yang meskipun secara langsung mungkin tidak saling terhubung, tetap menjadi bagian integral dari satu sistem yang didukung oleh berbagai komponen lainnya. Tujuan utama dari sistem basis data adalah menyediakan lingkungan yang terstruktur dan efisien untuk penyimpanan, pengelolaan, serta akses terhadap data.</w:t>
      </w:r>
      <w:r>
        <w:rPr>
          <w:lang w:val="en-US"/>
        </w:rPr>
        <w:t xml:space="preserve"> </w:t>
      </w:r>
      <w:r w:rsidR="00563A3F">
        <w:rPr>
          <w:lang w:val="en-US"/>
        </w:rPr>
        <w:fldChar w:fldCharType="begin" w:fldLock="1"/>
      </w:r>
      <w:r w:rsidR="00563A3F">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sidR="00563A3F">
        <w:rPr>
          <w:lang w:val="en-US"/>
        </w:rPr>
        <w:fldChar w:fldCharType="separate"/>
      </w:r>
      <w:r w:rsidR="00563A3F" w:rsidRPr="00D916EF">
        <w:rPr>
          <w:lang w:val="en-US"/>
        </w:rPr>
        <w:t>(Ihksan et al., 2023)</w:t>
      </w:r>
      <w:r w:rsidR="00563A3F">
        <w:rPr>
          <w:lang w:val="en-US"/>
        </w:rPr>
        <w:fldChar w:fldCharType="end"/>
      </w:r>
      <w:r w:rsidR="00563A3F">
        <w:rPr>
          <w:lang w:val="en-US"/>
        </w:rPr>
        <w:t>.</w:t>
      </w:r>
    </w:p>
    <w:p w14:paraId="7DAABB2D" w14:textId="40DBC56C" w:rsidR="00563A3F" w:rsidRPr="00F61900" w:rsidRDefault="003F1DDB" w:rsidP="00563A3F">
      <w:pPr>
        <w:spacing w:line="480" w:lineRule="auto"/>
        <w:ind w:firstLine="567"/>
        <w:jc w:val="both"/>
        <w:rPr>
          <w:lang w:val="en-US"/>
        </w:rPr>
      </w:pPr>
      <w:r>
        <w:t xml:space="preserve">Salah satu manfaat utama penggunaan basis data adalah kemampuannya untuk digunakan secara bersama dalam lingkup organisasi atau perusahaan. Dengan </w:t>
      </w:r>
      <w:r>
        <w:lastRenderedPageBreak/>
        <w:t>menerapkan sistem basis data terpusat, seluruh divisi atau departemen dalam perusahaan dapat mengakses data dari satu server pusat. Hal ini tidak hanya mempermudah kontrol dan pengelolaan informasi, tetapi juga berkontribusi pada efisiensi biaya perangkat keras, karena tidak setiap bagian memerlukan sistem penyimpanan terpisah.</w:t>
      </w:r>
      <w:r>
        <w:rPr>
          <w:lang w:val="en-US"/>
        </w:rPr>
        <w:t xml:space="preserve"> </w:t>
      </w:r>
      <w:r w:rsidR="00563A3F">
        <w:rPr>
          <w:lang w:val="en-US"/>
        </w:rPr>
        <w:fldChar w:fldCharType="begin" w:fldLock="1"/>
      </w:r>
      <w:r w:rsidR="00563A3F">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sidR="00563A3F">
        <w:rPr>
          <w:lang w:val="en-US"/>
        </w:rPr>
        <w:fldChar w:fldCharType="separate"/>
      </w:r>
      <w:r w:rsidR="00563A3F" w:rsidRPr="002E3125">
        <w:rPr>
          <w:lang w:val="en-US"/>
        </w:rPr>
        <w:t>(Ihksan et al., 2023)</w:t>
      </w:r>
      <w:r w:rsidR="00563A3F">
        <w:rPr>
          <w:lang w:val="en-US"/>
        </w:rPr>
        <w:fldChar w:fldCharType="end"/>
      </w:r>
      <w:r w:rsidR="00563A3F">
        <w:rPr>
          <w:lang w:val="en-US"/>
        </w:rPr>
        <w:t>.</w:t>
      </w:r>
    </w:p>
    <w:p w14:paraId="19DBA35D" w14:textId="7CD07987" w:rsidR="00563A3F" w:rsidRDefault="00563A3F" w:rsidP="00563A3F">
      <w:pPr>
        <w:pStyle w:val="Heading3"/>
        <w:spacing w:line="480" w:lineRule="auto"/>
        <w:rPr>
          <w:lang w:val="en-US"/>
        </w:rPr>
      </w:pPr>
      <w:bookmarkStart w:id="9" w:name="_Toc200684714"/>
      <w:r>
        <w:rPr>
          <w:lang w:val="en-US"/>
        </w:rPr>
        <w:t>2.4.2</w:t>
      </w:r>
      <w:r w:rsidR="003F1DDB">
        <w:rPr>
          <w:lang w:val="en-US"/>
        </w:rPr>
        <w:t xml:space="preserve"> </w:t>
      </w:r>
      <w:r w:rsidRPr="00142C82">
        <w:rPr>
          <w:i/>
          <w:iCs/>
          <w:lang w:val="en-US"/>
        </w:rPr>
        <w:t>Entity Relationship Diagram (ERD)</w:t>
      </w:r>
      <w:bookmarkEnd w:id="9"/>
    </w:p>
    <w:p w14:paraId="1A16DD8F" w14:textId="4363DCFB" w:rsidR="00563A3F" w:rsidRDefault="00534C15" w:rsidP="00563A3F">
      <w:pPr>
        <w:spacing w:line="480" w:lineRule="auto"/>
        <w:ind w:firstLine="567"/>
        <w:jc w:val="both"/>
        <w:rPr>
          <w:lang w:val="en-US"/>
        </w:rPr>
      </w:pPr>
      <w:r>
        <w:t>Entity-Relationship Diagram (ERD) merupakan salah satu teknik perancangan basis data yang digunakan pada tahap awal pengembangan. ERD berbasis pada model entity-relationship dan menjadi metode yang paling umum digunakan dalam perancangan struktur data. Secara visual, ERD menggambarkan hubungan antar entitas dalam sistem basis data, sehingga memudahkan dalam memahami struktur data yang kompleks. Dengan adanya ERD, perancang sistem dapat terbantu dalam menganalisis serta merancang skema database yang sesuai dengan kebutuhan sistem. Namun demikian, proses perancangan ERD sering kali masih mengandung kesalahan akibat kurangnya pemahaman terhadap prinsip-prinsip perancangan yang benar. Oleh karena itu, diperlukan perhatian khusus terhadap berbagai aspek teknis agar hasil perancangan ERD sesuai dengan standar dan tujuan pengembangan sistem.</w:t>
      </w:r>
      <w:r>
        <w:rPr>
          <w:lang w:val="en-US"/>
        </w:rPr>
        <w:t xml:space="preserve"> </w:t>
      </w:r>
      <w:r w:rsidR="00563A3F">
        <w:rPr>
          <w:lang w:val="en-US"/>
        </w:rPr>
        <w:fldChar w:fldCharType="begin" w:fldLock="1"/>
      </w:r>
      <w:r w:rsidR="00563A3F">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sidR="00563A3F">
        <w:rPr>
          <w:lang w:val="en-US"/>
        </w:rPr>
        <w:fldChar w:fldCharType="separate"/>
      </w:r>
      <w:r w:rsidR="00563A3F" w:rsidRPr="00522811">
        <w:rPr>
          <w:lang w:val="en-US"/>
        </w:rPr>
        <w:t>(’Afiifah et al., 2022)</w:t>
      </w:r>
      <w:r w:rsidR="00563A3F">
        <w:rPr>
          <w:lang w:val="en-US"/>
        </w:rPr>
        <w:fldChar w:fldCharType="end"/>
      </w:r>
      <w:r w:rsidR="00563A3F" w:rsidRPr="00D7782F">
        <w:rPr>
          <w:lang w:val="en-US"/>
        </w:rPr>
        <w:t xml:space="preserve">. </w:t>
      </w:r>
    </w:p>
    <w:p w14:paraId="7A3E8851" w14:textId="0DA6374A" w:rsidR="00563A3F" w:rsidRDefault="00A52E6D" w:rsidP="00563A3F">
      <w:pPr>
        <w:spacing w:line="480" w:lineRule="auto"/>
        <w:ind w:firstLine="567"/>
        <w:jc w:val="both"/>
        <w:rPr>
          <w:lang w:val="en-US"/>
        </w:rPr>
      </w:pPr>
      <w:r>
        <w:t>notasi-notasi standar yang umum digunakan dalam Entity Relationship Diagram (ERD) antara lain sebagai berikut:</w:t>
      </w:r>
      <w:r w:rsidR="00563A3F">
        <w:rPr>
          <w:lang w:val="en-US"/>
        </w:rPr>
        <w:t xml:space="preserve"> </w:t>
      </w:r>
      <w:r w:rsidR="00563A3F">
        <w:rPr>
          <w:lang w:val="en-US"/>
        </w:rPr>
        <w:fldChar w:fldCharType="begin" w:fldLock="1"/>
      </w:r>
      <w:r w:rsidR="00563A3F">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sidR="00563A3F">
        <w:rPr>
          <w:lang w:val="en-US"/>
        </w:rPr>
        <w:fldChar w:fldCharType="separate"/>
      </w:r>
      <w:r w:rsidR="00563A3F" w:rsidRPr="00E22034">
        <w:rPr>
          <w:lang w:val="en-US"/>
        </w:rPr>
        <w:t>(Aditiyawarman, 2016)</w:t>
      </w:r>
      <w:r w:rsidR="00563A3F">
        <w:rPr>
          <w:lang w:val="en-US"/>
        </w:rPr>
        <w:fldChar w:fldCharType="end"/>
      </w:r>
      <w:r w:rsidR="00563A3F">
        <w:rPr>
          <w:lang w:val="en-US"/>
        </w:rPr>
        <w:t xml:space="preserve">: </w:t>
      </w:r>
    </w:p>
    <w:p w14:paraId="1E9E5FFD" w14:textId="2953155A"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Entity</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rup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obje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yat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aupu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bstrak</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apa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identifik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ecar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lastRenderedPageBreak/>
        <w:t>uni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istem</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kembang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Obje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is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rupa</w:t>
      </w:r>
      <w:proofErr w:type="spellEnd"/>
      <w:r w:rsidRPr="00A52E6D">
        <w:rPr>
          <w:rFonts w:eastAsia="Times New Roman" w:cs="Times New Roman"/>
          <w:noProof w:val="0"/>
          <w:kern w:val="0"/>
          <w:szCs w:val="24"/>
          <w:lang w:eastAsia="en-ID"/>
          <w14:ligatures w14:val="none"/>
        </w:rPr>
        <w:t xml:space="preserve"> orang, </w:t>
      </w:r>
      <w:proofErr w:type="spellStart"/>
      <w:r w:rsidRPr="00A52E6D">
        <w:rPr>
          <w:rFonts w:eastAsia="Times New Roman" w:cs="Times New Roman"/>
          <w:noProof w:val="0"/>
          <w:kern w:val="0"/>
          <w:szCs w:val="24"/>
          <w:lang w:eastAsia="en-ID"/>
          <w14:ligatures w14:val="none"/>
        </w:rPr>
        <w:t>bend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mpa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jadi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pu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onse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tentu</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informasi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erl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simp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basis data. </w:t>
      </w:r>
      <w:proofErr w:type="spellStart"/>
      <w:r w:rsidRPr="00A52E6D">
        <w:rPr>
          <w:rFonts w:eastAsia="Times New Roman" w:cs="Times New Roman"/>
          <w:noProof w:val="0"/>
          <w:kern w:val="0"/>
          <w:szCs w:val="24"/>
          <w:lang w:eastAsia="en-ID"/>
          <w14:ligatures w14:val="none"/>
        </w:rPr>
        <w:t>Setia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persegi</w:t>
      </w:r>
      <w:proofErr w:type="spellEnd"/>
      <w:r w:rsidRPr="00A52E6D">
        <w:rPr>
          <w:rFonts w:eastAsia="Times New Roman" w:cs="Times New Roman"/>
          <w:b/>
          <w:bCs/>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panjang</w:t>
      </w:r>
      <w:proofErr w:type="spellEnd"/>
      <w:r w:rsidRPr="00A52E6D">
        <w:rPr>
          <w:rFonts w:eastAsia="Times New Roman" w:cs="Times New Roman"/>
          <w:b/>
          <w:bCs/>
          <w:noProof w:val="0"/>
          <w:kern w:val="0"/>
          <w:szCs w:val="24"/>
          <w:lang w:eastAsia="en-ID"/>
          <w14:ligatures w14:val="none"/>
        </w:rPr>
        <w:t xml:space="preserve"> (rectangle)</w:t>
      </w:r>
      <w:r w:rsidRPr="00A52E6D">
        <w:rPr>
          <w:rFonts w:eastAsia="Times New Roman" w:cs="Times New Roman"/>
          <w:noProof w:val="0"/>
          <w:kern w:val="0"/>
          <w:szCs w:val="24"/>
          <w:lang w:eastAsia="en-ID"/>
          <w14:ligatures w14:val="none"/>
        </w:rPr>
        <w:t>.</w:t>
      </w:r>
    </w:p>
    <w:p w14:paraId="3CD52D59" w14:textId="705BDBCA"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Attribute</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dalah</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lemen</w:t>
      </w:r>
      <w:proofErr w:type="spellEnd"/>
      <w:r w:rsidRPr="00A52E6D">
        <w:rPr>
          <w:rFonts w:eastAsia="Times New Roman" w:cs="Times New Roman"/>
          <w:noProof w:val="0"/>
          <w:kern w:val="0"/>
          <w:szCs w:val="24"/>
          <w:lang w:eastAsia="en-ID"/>
          <w14:ligatures w14:val="none"/>
        </w:rPr>
        <w:t xml:space="preserve"> data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arakteristik</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miliki</w:t>
      </w:r>
      <w:proofErr w:type="spellEnd"/>
      <w:r w:rsidRPr="00A52E6D">
        <w:rPr>
          <w:rFonts w:eastAsia="Times New Roman" w:cs="Times New Roman"/>
          <w:noProof w:val="0"/>
          <w:kern w:val="0"/>
          <w:szCs w:val="24"/>
          <w:lang w:eastAsia="en-ID"/>
          <w14:ligatures w14:val="none"/>
        </w:rPr>
        <w:t xml:space="preserve"> oleh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un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imp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formasi</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lebih</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rinc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kai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se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elips</w:t>
      </w:r>
      <w:proofErr w:type="spellEnd"/>
      <w:r w:rsidRPr="00A52E6D">
        <w:rPr>
          <w:rFonts w:eastAsia="Times New Roman" w:cs="Times New Roman"/>
          <w:b/>
          <w:bCs/>
          <w:noProof w:val="0"/>
          <w:kern w:val="0"/>
          <w:szCs w:val="24"/>
          <w:lang w:eastAsia="en-ID"/>
          <w14:ligatures w14:val="none"/>
        </w:rPr>
        <w:t xml:space="preserve"> (ellipse)</w:t>
      </w:r>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hubung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garis </w:t>
      </w:r>
      <w:proofErr w:type="spellStart"/>
      <w:r w:rsidRPr="00A52E6D">
        <w:rPr>
          <w:rFonts w:eastAsia="Times New Roman" w:cs="Times New Roman"/>
          <w:noProof w:val="0"/>
          <w:kern w:val="0"/>
          <w:szCs w:val="24"/>
          <w:lang w:eastAsia="en-ID"/>
          <w14:ligatures w14:val="none"/>
        </w:rPr>
        <w:t>ke</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maksud</w:t>
      </w:r>
      <w:proofErr w:type="spellEnd"/>
      <w:r w:rsidRPr="00A52E6D">
        <w:rPr>
          <w:rFonts w:eastAsia="Times New Roman" w:cs="Times New Roman"/>
          <w:noProof w:val="0"/>
          <w:kern w:val="0"/>
          <w:szCs w:val="24"/>
          <w:lang w:eastAsia="en-ID"/>
          <w14:ligatures w14:val="none"/>
        </w:rPr>
        <w:t>.</w:t>
      </w:r>
    </w:p>
    <w:p w14:paraId="59399143" w14:textId="275BA256"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Relationship</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Relationshi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a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sosi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terkait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ntar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lain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g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agaiman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aling</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rinterak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iste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ot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tunjuk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belah</w:t>
      </w:r>
      <w:proofErr w:type="spellEnd"/>
      <w:r w:rsidRPr="00A52E6D">
        <w:rPr>
          <w:rFonts w:eastAsia="Times New Roman" w:cs="Times New Roman"/>
          <w:b/>
          <w:bCs/>
          <w:noProof w:val="0"/>
          <w:kern w:val="0"/>
          <w:szCs w:val="24"/>
          <w:lang w:eastAsia="en-ID"/>
          <w14:ligatures w14:val="none"/>
        </w:rPr>
        <w:t xml:space="preserve"> ketupat (diamond)</w:t>
      </w:r>
      <w:r w:rsidRPr="00A52E6D">
        <w:rPr>
          <w:rFonts w:eastAsia="Times New Roman" w:cs="Times New Roman"/>
          <w:noProof w:val="0"/>
          <w:kern w:val="0"/>
          <w:szCs w:val="24"/>
          <w:lang w:eastAsia="en-ID"/>
          <w14:ligatures w14:val="none"/>
        </w:rPr>
        <w:t xml:space="preserve"> dan </w:t>
      </w:r>
      <w:proofErr w:type="spellStart"/>
      <w:r w:rsidRPr="00A52E6D">
        <w:rPr>
          <w:rFonts w:eastAsia="Times New Roman" w:cs="Times New Roman"/>
          <w:noProof w:val="0"/>
          <w:kern w:val="0"/>
          <w:szCs w:val="24"/>
          <w:lang w:eastAsia="en-ID"/>
          <w14:ligatures w14:val="none"/>
        </w:rPr>
        <w:t>biasa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beri</w:t>
      </w:r>
      <w:proofErr w:type="spellEnd"/>
      <w:r w:rsidRPr="00A52E6D">
        <w:rPr>
          <w:rFonts w:eastAsia="Times New Roman" w:cs="Times New Roman"/>
          <w:noProof w:val="0"/>
          <w:kern w:val="0"/>
          <w:szCs w:val="24"/>
          <w:lang w:eastAsia="en-ID"/>
          <w14:ligatures w14:val="none"/>
        </w:rPr>
        <w:t xml:space="preserve"> label yang </w:t>
      </w:r>
      <w:proofErr w:type="spellStart"/>
      <w:r w:rsidRPr="00A52E6D">
        <w:rPr>
          <w:rFonts w:eastAsia="Times New Roman" w:cs="Times New Roman"/>
          <w:noProof w:val="0"/>
          <w:kern w:val="0"/>
          <w:szCs w:val="24"/>
          <w:lang w:eastAsia="en-ID"/>
          <w14:ligatures w14:val="none"/>
        </w:rPr>
        <w:t>menjelas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jeni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sebut</w:t>
      </w:r>
      <w:proofErr w:type="spellEnd"/>
      <w:r w:rsidRPr="00A52E6D">
        <w:rPr>
          <w:rFonts w:eastAsia="Times New Roman" w:cs="Times New Roman"/>
          <w:noProof w:val="0"/>
          <w:kern w:val="0"/>
          <w:szCs w:val="24"/>
          <w:lang w:eastAsia="en-ID"/>
          <w14:ligatures w14:val="none"/>
        </w:rPr>
        <w:t>.</w:t>
      </w:r>
    </w:p>
    <w:p w14:paraId="1086A0B1" w14:textId="1DED6531"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Cardinality</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Kardinal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a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jumlah</w:t>
      </w:r>
      <w:proofErr w:type="spellEnd"/>
      <w:r w:rsidRPr="00A52E6D">
        <w:rPr>
          <w:rFonts w:eastAsia="Times New Roman" w:cs="Times New Roman"/>
          <w:noProof w:val="0"/>
          <w:kern w:val="0"/>
          <w:szCs w:val="24"/>
          <w:lang w:eastAsia="en-ID"/>
          <w14:ligatures w14:val="none"/>
        </w:rPr>
        <w:t xml:space="preserve"> minimum dan </w:t>
      </w:r>
      <w:proofErr w:type="spellStart"/>
      <w:r w:rsidRPr="00A52E6D">
        <w:rPr>
          <w:rFonts w:eastAsia="Times New Roman" w:cs="Times New Roman"/>
          <w:noProof w:val="0"/>
          <w:kern w:val="0"/>
          <w:szCs w:val="24"/>
          <w:lang w:eastAsia="en-ID"/>
          <w14:ligatures w14:val="none"/>
        </w:rPr>
        <w:t>maksimu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terlibat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ot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jelas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atas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artisip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hada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terjad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eperti</w:t>
      </w:r>
      <w:proofErr w:type="spellEnd"/>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one-to-one (1:1)</w:t>
      </w:r>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one-to-many (</w:t>
      </w:r>
      <w:proofErr w:type="gramStart"/>
      <w:r w:rsidRPr="00A52E6D">
        <w:rPr>
          <w:rFonts w:eastAsia="Times New Roman" w:cs="Times New Roman"/>
          <w:i/>
          <w:iCs/>
          <w:noProof w:val="0"/>
          <w:kern w:val="0"/>
          <w:szCs w:val="24"/>
          <w:lang w:eastAsia="en-ID"/>
          <w14:ligatures w14:val="none"/>
        </w:rPr>
        <w:t>1:N</w:t>
      </w:r>
      <w:proofErr w:type="gramEnd"/>
      <w:r w:rsidRPr="00A52E6D">
        <w:rPr>
          <w:rFonts w:eastAsia="Times New Roman" w:cs="Times New Roman"/>
          <w:i/>
          <w:iCs/>
          <w:noProof w:val="0"/>
          <w:kern w:val="0"/>
          <w:szCs w:val="24"/>
          <w:lang w:eastAsia="en-ID"/>
          <w14:ligatures w14:val="none"/>
        </w:rPr>
        <w:t>)</w:t>
      </w:r>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many-to-many (M:N)</w:t>
      </w:r>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ardinal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enting</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unjuk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truktur</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logi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rel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basis data.</w:t>
      </w:r>
    </w:p>
    <w:p w14:paraId="3D111FDD" w14:textId="6433BF70" w:rsidR="00563A3F" w:rsidRDefault="00563A3F" w:rsidP="00563A3F">
      <w:pPr>
        <w:spacing w:line="480" w:lineRule="auto"/>
        <w:ind w:firstLine="567"/>
        <w:jc w:val="both"/>
        <w:rPr>
          <w:lang w:val="en-US"/>
        </w:rPr>
      </w:pPr>
      <w:r w:rsidRPr="005970BB">
        <w:rPr>
          <w:lang w:val="en-US"/>
        </w:rPr>
        <w:lastRenderedPageBreak/>
        <w:t xml:space="preserve">Jenis hubungan </w:t>
      </w:r>
      <w:r w:rsidR="005E003C">
        <w:t>antara satu entitas dengan entitas lainnya dalam perancangan basis data dapat dibagi menjadi beberapa jenis berikut:</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4652815A" w14:textId="77777777" w:rsid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bookmarkStart w:id="10" w:name="_Toc200684715"/>
      <w:r w:rsidRPr="008D09AF">
        <w:rPr>
          <w:rFonts w:eastAsia="Times New Roman" w:cs="Times New Roman"/>
          <w:b/>
          <w:bCs/>
          <w:noProof w:val="0"/>
          <w:kern w:val="0"/>
          <w:szCs w:val="24"/>
          <w:lang w:eastAsia="en-ID"/>
          <w14:ligatures w14:val="none"/>
        </w:rPr>
        <w:t xml:space="preserve">Satu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Satu (One to One)</w:t>
      </w:r>
    </w:p>
    <w:p w14:paraId="161AF145" w14:textId="441A76F6"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nyata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h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dan </w:t>
      </w:r>
      <w:proofErr w:type="spellStart"/>
      <w:r w:rsidRPr="008D09AF">
        <w:rPr>
          <w:rFonts w:eastAsia="Times New Roman" w:cs="Times New Roman"/>
          <w:noProof w:val="0"/>
          <w:kern w:val="0"/>
          <w:szCs w:val="24"/>
          <w:lang w:eastAsia="en-ID"/>
          <w14:ligatures w14:val="none"/>
        </w:rPr>
        <w:t>sebalik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Contoh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antar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User</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Biodata</w:t>
      </w:r>
      <w:r w:rsidRPr="008D09AF">
        <w:rPr>
          <w:rFonts w:eastAsia="Times New Roman" w:cs="Times New Roman"/>
          <w:noProof w:val="0"/>
          <w:kern w:val="0"/>
          <w:szCs w:val="24"/>
          <w:lang w:eastAsia="en-ID"/>
          <w14:ligatures w14:val="none"/>
        </w:rPr>
        <w:t xml:space="preserve">, di mana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user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ilik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biodata, dan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biodat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user.</w:t>
      </w:r>
    </w:p>
    <w:p w14:paraId="470B87E7" w14:textId="77777777" w:rsid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Satu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Banyak (One to Many)</w:t>
      </w:r>
    </w:p>
    <w:p w14:paraId="22A68F14" w14:textId="397B3776"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terjad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tik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lebih</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dari</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namu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Misal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Guru</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ilik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tetap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Guru</w:t>
      </w:r>
      <w:r w:rsidRPr="008D09AF">
        <w:rPr>
          <w:rFonts w:eastAsia="Times New Roman" w:cs="Times New Roman"/>
          <w:noProof w:val="0"/>
          <w:kern w:val="0"/>
          <w:szCs w:val="24"/>
          <w:lang w:eastAsia="en-ID"/>
          <w14:ligatures w14:val="none"/>
        </w:rPr>
        <w:t>.</w:t>
      </w:r>
    </w:p>
    <w:p w14:paraId="7B2CC17D" w14:textId="77777777" w:rsid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Banyak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Satu (Many to One)</w:t>
      </w:r>
    </w:p>
    <w:p w14:paraId="6ACBAFC8" w14:textId="0A8DC0DE"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rupa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bali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r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atu</w:t>
      </w:r>
      <w:proofErr w:type="spellEnd"/>
      <w:r w:rsidRPr="008D09AF">
        <w:rPr>
          <w:rFonts w:eastAsia="Times New Roman" w:cs="Times New Roman"/>
          <w:i/>
          <w:iCs/>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ke</w:t>
      </w:r>
      <w:proofErr w:type="spellEnd"/>
      <w:r w:rsidRPr="008D09AF">
        <w:rPr>
          <w:rFonts w:eastAsia="Times New Roman" w:cs="Times New Roman"/>
          <w:i/>
          <w:iCs/>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yai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tik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namu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banyak</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Contoh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is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Kriteria</w:t>
      </w:r>
      <w:proofErr w:type="spellEnd"/>
      <w:r w:rsidRPr="008D09AF">
        <w:rPr>
          <w:rFonts w:eastAsia="Times New Roman" w:cs="Times New Roman"/>
          <w:noProof w:val="0"/>
          <w:kern w:val="0"/>
          <w:szCs w:val="24"/>
          <w:lang w:eastAsia="en-ID"/>
          <w14:ligatures w14:val="none"/>
        </w:rPr>
        <w:t>.</w:t>
      </w:r>
    </w:p>
    <w:p w14:paraId="4D6AD102" w14:textId="77777777" w:rsidR="008D09AF" w:rsidRP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Banyak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Banyak (Many to Many)</w:t>
      </w:r>
    </w:p>
    <w:p w14:paraId="23236A5E" w14:textId="1AC3323B"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lastRenderedPageBreak/>
        <w:t>Dalam</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banyak</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dan </w:t>
      </w:r>
      <w:proofErr w:type="spellStart"/>
      <w:r w:rsidRPr="008D09AF">
        <w:rPr>
          <w:rFonts w:eastAsia="Times New Roman" w:cs="Times New Roman"/>
          <w:noProof w:val="0"/>
          <w:kern w:val="0"/>
          <w:szCs w:val="24"/>
          <w:lang w:eastAsia="en-ID"/>
          <w14:ligatures w14:val="none"/>
        </w:rPr>
        <w:t>sebalik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isal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is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ngikut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Ekstrakurikuler</w:t>
      </w:r>
      <w:proofErr w:type="spellEnd"/>
      <w:r w:rsidRPr="008D09AF">
        <w:rPr>
          <w:rFonts w:eastAsia="Times New Roman" w:cs="Times New Roman"/>
          <w:noProof w:val="0"/>
          <w:kern w:val="0"/>
          <w:szCs w:val="24"/>
          <w:lang w:eastAsia="en-ID"/>
          <w14:ligatures w14:val="none"/>
        </w:rPr>
        <w:t xml:space="preserve">, dan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Ekstrakurikuler</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ikut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is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umum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erlu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perantar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ata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relasi</w:t>
      </w:r>
      <w:proofErr w:type="spellEnd"/>
      <w:r w:rsidRPr="008D09AF">
        <w:rPr>
          <w:rFonts w:eastAsia="Times New Roman" w:cs="Times New Roman"/>
          <w:i/>
          <w:iCs/>
          <w:noProof w:val="0"/>
          <w:kern w:val="0"/>
          <w:szCs w:val="24"/>
          <w:lang w:eastAsia="en-ID"/>
          <w14:ligatures w14:val="none"/>
        </w:rPr>
        <w:t xml:space="preserve"> associative</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lam</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mplementasinya</w:t>
      </w:r>
      <w:proofErr w:type="spellEnd"/>
      <w:r w:rsidRPr="008D09AF">
        <w:rPr>
          <w:rFonts w:eastAsia="Times New Roman" w:cs="Times New Roman"/>
          <w:noProof w:val="0"/>
          <w:kern w:val="0"/>
          <w:szCs w:val="24"/>
          <w:lang w:eastAsia="en-ID"/>
          <w14:ligatures w14:val="none"/>
        </w:rPr>
        <w:t xml:space="preserve"> di basis data </w:t>
      </w:r>
      <w:proofErr w:type="spellStart"/>
      <w:r w:rsidRPr="008D09AF">
        <w:rPr>
          <w:rFonts w:eastAsia="Times New Roman" w:cs="Times New Roman"/>
          <w:noProof w:val="0"/>
          <w:kern w:val="0"/>
          <w:szCs w:val="24"/>
          <w:lang w:eastAsia="en-ID"/>
          <w14:ligatures w14:val="none"/>
        </w:rPr>
        <w:t>relasional</w:t>
      </w:r>
      <w:proofErr w:type="spellEnd"/>
      <w:r w:rsidRPr="008D09AF">
        <w:rPr>
          <w:rFonts w:eastAsia="Times New Roman" w:cs="Times New Roman"/>
          <w:noProof w:val="0"/>
          <w:kern w:val="0"/>
          <w:szCs w:val="24"/>
          <w:lang w:eastAsia="en-ID"/>
          <w14:ligatures w14:val="none"/>
        </w:rPr>
        <w:t>.</w:t>
      </w:r>
    </w:p>
    <w:p w14:paraId="1DD6BED3" w14:textId="77777777" w:rsidR="00563A3F" w:rsidRDefault="00563A3F" w:rsidP="00563A3F">
      <w:pPr>
        <w:pStyle w:val="Heading3"/>
        <w:spacing w:line="480" w:lineRule="auto"/>
        <w:rPr>
          <w:i/>
          <w:iCs/>
          <w:lang w:val="en-US"/>
        </w:rPr>
      </w:pPr>
      <w:r>
        <w:rPr>
          <w:lang w:val="en-US"/>
        </w:rPr>
        <w:t xml:space="preserve">2.4.3 </w:t>
      </w:r>
      <w:r w:rsidRPr="00DC558F">
        <w:rPr>
          <w:i/>
          <w:iCs/>
          <w:lang w:val="en-US"/>
        </w:rPr>
        <w:t>Logical Record Structure (LRS)</w:t>
      </w:r>
      <w:bookmarkEnd w:id="10"/>
    </w:p>
    <w:p w14:paraId="53A6689F" w14:textId="77777777" w:rsidR="003674F5" w:rsidRPr="003674F5" w:rsidRDefault="003674F5"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r w:rsidRPr="003674F5">
        <w:rPr>
          <w:rFonts w:eastAsia="Times New Roman" w:cs="Times New Roman"/>
          <w:noProof w:val="0"/>
          <w:kern w:val="0"/>
          <w:szCs w:val="24"/>
          <w:lang w:eastAsia="en-ID"/>
          <w14:ligatures w14:val="none"/>
        </w:rPr>
        <w:t xml:space="preserve">Logical Record Structure (LRS) </w:t>
      </w:r>
      <w:proofErr w:type="spellStart"/>
      <w:r w:rsidRPr="003674F5">
        <w:rPr>
          <w:rFonts w:eastAsia="Times New Roman" w:cs="Times New Roman"/>
          <w:noProof w:val="0"/>
          <w:kern w:val="0"/>
          <w:szCs w:val="24"/>
          <w:lang w:eastAsia="en-ID"/>
          <w14:ligatures w14:val="none"/>
        </w:rPr>
        <w:t>merup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epresent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kematik</w:t>
      </w:r>
      <w:proofErr w:type="spellEnd"/>
      <w:r w:rsidRPr="003674F5">
        <w:rPr>
          <w:rFonts w:eastAsia="Times New Roman" w:cs="Times New Roman"/>
          <w:noProof w:val="0"/>
          <w:kern w:val="0"/>
          <w:szCs w:val="24"/>
          <w:lang w:eastAsia="en-ID"/>
          <w14:ligatures w14:val="none"/>
        </w:rPr>
        <w:t xml:space="preserve"> yang </w:t>
      </w:r>
      <w:proofErr w:type="spellStart"/>
      <w:r w:rsidRPr="003674F5">
        <w:rPr>
          <w:rFonts w:eastAsia="Times New Roman" w:cs="Times New Roman"/>
          <w:noProof w:val="0"/>
          <w:kern w:val="0"/>
          <w:szCs w:val="24"/>
          <w:lang w:eastAsia="en-ID"/>
          <w14:ligatures w14:val="none"/>
        </w:rPr>
        <w:t>lebi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erperinc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rancang</w:t>
      </w:r>
      <w:proofErr w:type="spellEnd"/>
      <w:r w:rsidRPr="003674F5">
        <w:rPr>
          <w:rFonts w:eastAsia="Times New Roman" w:cs="Times New Roman"/>
          <w:noProof w:val="0"/>
          <w:kern w:val="0"/>
          <w:szCs w:val="24"/>
          <w:lang w:eastAsia="en-ID"/>
          <w14:ligatures w14:val="none"/>
        </w:rPr>
        <w:t xml:space="preserve"> basis data, yang </w:t>
      </w:r>
      <w:proofErr w:type="spellStart"/>
      <w:r w:rsidRPr="003674F5">
        <w:rPr>
          <w:rFonts w:eastAsia="Times New Roman" w:cs="Times New Roman"/>
          <w:noProof w:val="0"/>
          <w:kern w:val="0"/>
          <w:szCs w:val="24"/>
          <w:lang w:eastAsia="en-ID"/>
          <w14:ligatures w14:val="none"/>
        </w:rPr>
        <w:t>berfokus</w:t>
      </w:r>
      <w:proofErr w:type="spellEnd"/>
      <w:r w:rsidRPr="003674F5">
        <w:rPr>
          <w:rFonts w:eastAsia="Times New Roman" w:cs="Times New Roman"/>
          <w:noProof w:val="0"/>
          <w:kern w:val="0"/>
          <w:szCs w:val="24"/>
          <w:lang w:eastAsia="en-ID"/>
          <w14:ligatures w14:val="none"/>
        </w:rPr>
        <w:t xml:space="preserve"> pada </w:t>
      </w:r>
      <w:proofErr w:type="spellStart"/>
      <w:r w:rsidRPr="003674F5">
        <w:rPr>
          <w:rFonts w:eastAsia="Times New Roman" w:cs="Times New Roman"/>
          <w:noProof w:val="0"/>
          <w:kern w:val="0"/>
          <w:szCs w:val="24"/>
          <w:lang w:eastAsia="en-ID"/>
          <w14:ligatures w14:val="none"/>
        </w:rPr>
        <w:t>bagaiman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ntita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realis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record.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ntek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ngemb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Sistem</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Pendukung</w:t>
      </w:r>
      <w:proofErr w:type="spellEnd"/>
      <w:r w:rsidRPr="003674F5">
        <w:rPr>
          <w:rFonts w:eastAsia="Times New Roman" w:cs="Times New Roman"/>
          <w:i/>
          <w:iCs/>
          <w:noProof w:val="0"/>
          <w:kern w:val="0"/>
          <w:szCs w:val="24"/>
          <w:lang w:eastAsia="en-ID"/>
          <w14:ligatures w14:val="none"/>
        </w:rPr>
        <w:t xml:space="preserve"> Keputusan </w:t>
      </w:r>
      <w:proofErr w:type="spellStart"/>
      <w:r w:rsidRPr="003674F5">
        <w:rPr>
          <w:rFonts w:eastAsia="Times New Roman" w:cs="Times New Roman"/>
          <w:i/>
          <w:iCs/>
          <w:noProof w:val="0"/>
          <w:kern w:val="0"/>
          <w:szCs w:val="24"/>
          <w:lang w:eastAsia="en-ID"/>
          <w14:ligatures w14:val="none"/>
        </w:rPr>
        <w:t>Pemilihan</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Layanan</w:t>
      </w:r>
      <w:proofErr w:type="spellEnd"/>
      <w:r w:rsidRPr="003674F5">
        <w:rPr>
          <w:rFonts w:eastAsia="Times New Roman" w:cs="Times New Roman"/>
          <w:i/>
          <w:iCs/>
          <w:noProof w:val="0"/>
          <w:kern w:val="0"/>
          <w:szCs w:val="24"/>
          <w:lang w:eastAsia="en-ID"/>
          <w14:ligatures w14:val="none"/>
        </w:rPr>
        <w:t xml:space="preserve"> J&amp;T Express dan Lion Parcel </w:t>
      </w:r>
      <w:proofErr w:type="spellStart"/>
      <w:r w:rsidRPr="003674F5">
        <w:rPr>
          <w:rFonts w:eastAsia="Times New Roman" w:cs="Times New Roman"/>
          <w:i/>
          <w:iCs/>
          <w:noProof w:val="0"/>
          <w:kern w:val="0"/>
          <w:szCs w:val="24"/>
          <w:lang w:eastAsia="en-ID"/>
          <w14:ligatures w14:val="none"/>
        </w:rPr>
        <w:t>Berbasis</w:t>
      </w:r>
      <w:proofErr w:type="spellEnd"/>
      <w:r w:rsidRPr="003674F5">
        <w:rPr>
          <w:rFonts w:eastAsia="Times New Roman" w:cs="Times New Roman"/>
          <w:i/>
          <w:iCs/>
          <w:noProof w:val="0"/>
          <w:kern w:val="0"/>
          <w:szCs w:val="24"/>
          <w:lang w:eastAsia="en-ID"/>
          <w14:ligatures w14:val="none"/>
        </w:rPr>
        <w:t xml:space="preserve"> Web </w:t>
      </w:r>
      <w:proofErr w:type="spellStart"/>
      <w:r w:rsidRPr="003674F5">
        <w:rPr>
          <w:rFonts w:eastAsia="Times New Roman" w:cs="Times New Roman"/>
          <w:i/>
          <w:iCs/>
          <w:noProof w:val="0"/>
          <w:kern w:val="0"/>
          <w:szCs w:val="24"/>
          <w:lang w:eastAsia="en-ID"/>
          <w14:ligatures w14:val="none"/>
        </w:rPr>
        <w:t>Menggunakan</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Metode</w:t>
      </w:r>
      <w:proofErr w:type="spellEnd"/>
      <w:r w:rsidRPr="003674F5">
        <w:rPr>
          <w:rFonts w:eastAsia="Times New Roman" w:cs="Times New Roman"/>
          <w:i/>
          <w:iCs/>
          <w:noProof w:val="0"/>
          <w:kern w:val="0"/>
          <w:szCs w:val="24"/>
          <w:lang w:eastAsia="en-ID"/>
          <w14:ligatures w14:val="none"/>
        </w:rPr>
        <w:t xml:space="preserve"> ARAS</w:t>
      </w:r>
      <w:r w:rsidRPr="003674F5">
        <w:rPr>
          <w:rFonts w:eastAsia="Times New Roman" w:cs="Times New Roman"/>
          <w:noProof w:val="0"/>
          <w:kern w:val="0"/>
          <w:szCs w:val="24"/>
          <w:lang w:eastAsia="en-ID"/>
          <w14:ligatures w14:val="none"/>
        </w:rPr>
        <w:t xml:space="preserve"> pada Bravo Cakra </w:t>
      </w:r>
      <w:proofErr w:type="spellStart"/>
      <w:r w:rsidRPr="003674F5">
        <w:rPr>
          <w:rFonts w:eastAsia="Times New Roman" w:cs="Times New Roman"/>
          <w:noProof w:val="0"/>
          <w:kern w:val="0"/>
          <w:szCs w:val="24"/>
          <w:lang w:eastAsia="en-ID"/>
          <w14:ligatures w14:val="none"/>
        </w:rPr>
        <w:t>Mandiri</w:t>
      </w:r>
      <w:proofErr w:type="spellEnd"/>
      <w:r w:rsidRPr="003674F5">
        <w:rPr>
          <w:rFonts w:eastAsia="Times New Roman" w:cs="Times New Roman"/>
          <w:noProof w:val="0"/>
          <w:kern w:val="0"/>
          <w:szCs w:val="24"/>
          <w:lang w:eastAsia="en-ID"/>
          <w14:ligatures w14:val="none"/>
        </w:rPr>
        <w:t xml:space="preserve"> Cibinong, LRS </w:t>
      </w:r>
      <w:proofErr w:type="spellStart"/>
      <w:r w:rsidRPr="003674F5">
        <w:rPr>
          <w:rFonts w:eastAsia="Times New Roman" w:cs="Times New Roman"/>
          <w:noProof w:val="0"/>
          <w:kern w:val="0"/>
          <w:szCs w:val="24"/>
          <w:lang w:eastAsia="en-ID"/>
          <w14:ligatures w14:val="none"/>
        </w:rPr>
        <w:t>digun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ggambar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data yang </w:t>
      </w:r>
      <w:proofErr w:type="spellStart"/>
      <w:r w:rsidRPr="003674F5">
        <w:rPr>
          <w:rFonts w:eastAsia="Times New Roman" w:cs="Times New Roman"/>
          <w:noProof w:val="0"/>
          <w:kern w:val="0"/>
          <w:szCs w:val="24"/>
          <w:lang w:eastAsia="en-ID"/>
          <w14:ligatures w14:val="none"/>
        </w:rPr>
        <w:t>dibutuh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car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logi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belu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realis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fisi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w:t>
      </w:r>
      <w:proofErr w:type="spellEnd"/>
      <w:r w:rsidRPr="003674F5">
        <w:rPr>
          <w:rFonts w:eastAsia="Times New Roman" w:cs="Times New Roman"/>
          <w:noProof w:val="0"/>
          <w:kern w:val="0"/>
          <w:szCs w:val="24"/>
          <w:lang w:eastAsia="en-ID"/>
          <w14:ligatures w14:val="none"/>
        </w:rPr>
        <w:t>.</w:t>
      </w:r>
    </w:p>
    <w:p w14:paraId="32087D3F" w14:textId="77777777" w:rsidR="003674F5" w:rsidRPr="003674F5" w:rsidRDefault="003674F5"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74F5">
        <w:rPr>
          <w:rFonts w:eastAsia="Times New Roman" w:cs="Times New Roman"/>
          <w:noProof w:val="0"/>
          <w:kern w:val="0"/>
          <w:szCs w:val="24"/>
          <w:lang w:eastAsia="en-ID"/>
          <w14:ligatures w14:val="none"/>
        </w:rPr>
        <w:t>Penyusunan</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didasarkan</w:t>
      </w:r>
      <w:proofErr w:type="spellEnd"/>
      <w:r w:rsidRPr="003674F5">
        <w:rPr>
          <w:rFonts w:eastAsia="Times New Roman" w:cs="Times New Roman"/>
          <w:noProof w:val="0"/>
          <w:kern w:val="0"/>
          <w:szCs w:val="24"/>
          <w:lang w:eastAsia="en-ID"/>
          <w14:ligatures w14:val="none"/>
        </w:rPr>
        <w:t xml:space="preserve"> pada diagram Entity-Relationship (ERD) yang </w:t>
      </w:r>
      <w:proofErr w:type="spellStart"/>
      <w:r w:rsidRPr="003674F5">
        <w:rPr>
          <w:rFonts w:eastAsia="Times New Roman" w:cs="Times New Roman"/>
          <w:noProof w:val="0"/>
          <w:kern w:val="0"/>
          <w:szCs w:val="24"/>
          <w:lang w:eastAsia="en-ID"/>
          <w14:ligatures w14:val="none"/>
        </w:rPr>
        <w:t>tela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bu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belumnya</w:t>
      </w:r>
      <w:proofErr w:type="spellEnd"/>
      <w:r w:rsidRPr="003674F5">
        <w:rPr>
          <w:rFonts w:eastAsia="Times New Roman" w:cs="Times New Roman"/>
          <w:noProof w:val="0"/>
          <w:kern w:val="0"/>
          <w:szCs w:val="24"/>
          <w:lang w:eastAsia="en-ID"/>
          <w14:ligatures w14:val="none"/>
        </w:rPr>
        <w:t xml:space="preserve">. Proses </w:t>
      </w:r>
      <w:proofErr w:type="spellStart"/>
      <w:r w:rsidRPr="003674F5">
        <w:rPr>
          <w:rFonts w:eastAsia="Times New Roman" w:cs="Times New Roman"/>
          <w:noProof w:val="0"/>
          <w:kern w:val="0"/>
          <w:szCs w:val="24"/>
          <w:lang w:eastAsia="en-ID"/>
          <w14:ligatures w14:val="none"/>
        </w:rPr>
        <w:t>konversi</w:t>
      </w:r>
      <w:proofErr w:type="spellEnd"/>
      <w:r w:rsidRPr="003674F5">
        <w:rPr>
          <w:rFonts w:eastAsia="Times New Roman" w:cs="Times New Roman"/>
          <w:noProof w:val="0"/>
          <w:kern w:val="0"/>
          <w:szCs w:val="24"/>
          <w:lang w:eastAsia="en-ID"/>
          <w14:ligatures w14:val="none"/>
        </w:rPr>
        <w:t xml:space="preserve"> ERD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ertuju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transform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ntita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di</w:t>
      </w:r>
      <w:proofErr w:type="spellEnd"/>
      <w:r w:rsidRPr="003674F5">
        <w:rPr>
          <w:rFonts w:eastAsia="Times New Roman" w:cs="Times New Roman"/>
          <w:noProof w:val="0"/>
          <w:kern w:val="0"/>
          <w:szCs w:val="24"/>
          <w:lang w:eastAsia="en-ID"/>
          <w14:ligatures w14:val="none"/>
        </w:rPr>
        <w:t xml:space="preserve"> model </w:t>
      </w:r>
      <w:proofErr w:type="spellStart"/>
      <w:r w:rsidRPr="003674F5">
        <w:rPr>
          <w:rFonts w:eastAsia="Times New Roman" w:cs="Times New Roman"/>
          <w:noProof w:val="0"/>
          <w:kern w:val="0"/>
          <w:szCs w:val="24"/>
          <w:lang w:eastAsia="en-ID"/>
          <w14:ligatures w14:val="none"/>
        </w:rPr>
        <w:t>berbasis</w:t>
      </w:r>
      <w:proofErr w:type="spellEnd"/>
      <w:r w:rsidRPr="003674F5">
        <w:rPr>
          <w:rFonts w:eastAsia="Times New Roman" w:cs="Times New Roman"/>
          <w:noProof w:val="0"/>
          <w:kern w:val="0"/>
          <w:szCs w:val="24"/>
          <w:lang w:eastAsia="en-ID"/>
          <w14:ligatures w14:val="none"/>
        </w:rPr>
        <w:t xml:space="preserve"> record, yang </w:t>
      </w:r>
      <w:proofErr w:type="spellStart"/>
      <w:r w:rsidRPr="003674F5">
        <w:rPr>
          <w:rFonts w:eastAsia="Times New Roman" w:cs="Times New Roman"/>
          <w:noProof w:val="0"/>
          <w:kern w:val="0"/>
          <w:szCs w:val="24"/>
          <w:lang w:eastAsia="en-ID"/>
          <w14:ligatures w14:val="none"/>
        </w:rPr>
        <w:t>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d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cu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tam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mbentu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tabel</w:t>
      </w:r>
      <w:proofErr w:type="spellEnd"/>
      <w:r w:rsidRPr="003674F5">
        <w:rPr>
          <w:rFonts w:eastAsia="Times New Roman" w:cs="Times New Roman"/>
          <w:noProof w:val="0"/>
          <w:kern w:val="0"/>
          <w:szCs w:val="24"/>
          <w:lang w:eastAsia="en-ID"/>
          <w14:ligatures w14:val="none"/>
        </w:rPr>
        <w:t xml:space="preserve"> di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basis data. </w:t>
      </w:r>
      <w:proofErr w:type="spellStart"/>
      <w:r w:rsidRPr="003674F5">
        <w:rPr>
          <w:rFonts w:eastAsia="Times New Roman" w:cs="Times New Roman"/>
          <w:noProof w:val="0"/>
          <w:kern w:val="0"/>
          <w:szCs w:val="24"/>
          <w:lang w:eastAsia="en-ID"/>
          <w14:ligatures w14:val="none"/>
        </w:rPr>
        <w:t>De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emikian</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erper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nting</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embatan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hap</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nseptual</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hap</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logi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ranc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database.</w:t>
      </w:r>
    </w:p>
    <w:p w14:paraId="29D19E1A" w14:textId="5597B086" w:rsidR="00563A3F" w:rsidRPr="00042AAA" w:rsidRDefault="003674F5"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74F5">
        <w:rPr>
          <w:rFonts w:eastAsia="Times New Roman" w:cs="Times New Roman"/>
          <w:noProof w:val="0"/>
          <w:kern w:val="0"/>
          <w:szCs w:val="24"/>
          <w:lang w:eastAsia="en-ID"/>
          <w14:ligatures w14:val="none"/>
        </w:rPr>
        <w:lastRenderedPageBreak/>
        <w:t>Struktur</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iasa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tamp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ta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rsegi</w:t>
      </w:r>
      <w:proofErr w:type="spellEnd"/>
      <w:r w:rsidRPr="003674F5">
        <w:rPr>
          <w:rFonts w:eastAsia="Times New Roman" w:cs="Times New Roman"/>
          <w:noProof w:val="0"/>
          <w:kern w:val="0"/>
          <w:szCs w:val="24"/>
          <w:lang w:eastAsia="en-ID"/>
          <w14:ligatures w14:val="none"/>
        </w:rPr>
        <w:t xml:space="preserve">) yang </w:t>
      </w:r>
      <w:proofErr w:type="spellStart"/>
      <w:r w:rsidRPr="003674F5">
        <w:rPr>
          <w:rFonts w:eastAsia="Times New Roman" w:cs="Times New Roman"/>
          <w:noProof w:val="0"/>
          <w:kern w:val="0"/>
          <w:szCs w:val="24"/>
          <w:lang w:eastAsia="en-ID"/>
          <w14:ligatures w14:val="none"/>
        </w:rPr>
        <w:t>merepresent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ipe</w:t>
      </w:r>
      <w:proofErr w:type="spellEnd"/>
      <w:r w:rsidRPr="003674F5">
        <w:rPr>
          <w:rFonts w:eastAsia="Times New Roman" w:cs="Times New Roman"/>
          <w:noProof w:val="0"/>
          <w:kern w:val="0"/>
          <w:szCs w:val="24"/>
          <w:lang w:eastAsia="en-ID"/>
          <w14:ligatures w14:val="none"/>
        </w:rPr>
        <w:t xml:space="preserve"> record. Di </w:t>
      </w:r>
      <w:proofErr w:type="spellStart"/>
      <w:r w:rsidRPr="003674F5">
        <w:rPr>
          <w:rFonts w:eastAsia="Times New Roman" w:cs="Times New Roman"/>
          <w:noProof w:val="0"/>
          <w:kern w:val="0"/>
          <w:szCs w:val="24"/>
          <w:lang w:eastAsia="en-ID"/>
          <w14:ligatures w14:val="none"/>
        </w:rPr>
        <w:t>dalam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mu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tribut-atribu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tau</w:t>
      </w:r>
      <w:proofErr w:type="spellEnd"/>
      <w:r w:rsidRPr="003674F5">
        <w:rPr>
          <w:rFonts w:eastAsia="Times New Roman" w:cs="Times New Roman"/>
          <w:noProof w:val="0"/>
          <w:kern w:val="0"/>
          <w:szCs w:val="24"/>
          <w:lang w:eastAsia="en-ID"/>
          <w14:ligatures w14:val="none"/>
        </w:rPr>
        <w:t xml:space="preserve"> field yang </w:t>
      </w:r>
      <w:proofErr w:type="spellStart"/>
      <w:r w:rsidRPr="003674F5">
        <w:rPr>
          <w:rFonts w:eastAsia="Times New Roman" w:cs="Times New Roman"/>
          <w:noProof w:val="0"/>
          <w:kern w:val="0"/>
          <w:szCs w:val="24"/>
          <w:lang w:eastAsia="en-ID"/>
          <w14:ligatures w14:val="none"/>
        </w:rPr>
        <w:t>diperlukan</w:t>
      </w:r>
      <w:proofErr w:type="spellEnd"/>
      <w:r w:rsidRPr="003674F5">
        <w:rPr>
          <w:rFonts w:eastAsia="Times New Roman" w:cs="Times New Roman"/>
          <w:noProof w:val="0"/>
          <w:kern w:val="0"/>
          <w:szCs w:val="24"/>
          <w:lang w:eastAsia="en-ID"/>
          <w14:ligatures w14:val="none"/>
        </w:rPr>
        <w:t xml:space="preserve"> oleh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lai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itu</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record juga </w:t>
      </w:r>
      <w:proofErr w:type="spellStart"/>
      <w:r w:rsidRPr="003674F5">
        <w:rPr>
          <w:rFonts w:eastAsia="Times New Roman" w:cs="Times New Roman"/>
          <w:noProof w:val="0"/>
          <w:kern w:val="0"/>
          <w:szCs w:val="24"/>
          <w:lang w:eastAsia="en-ID"/>
          <w14:ligatures w14:val="none"/>
        </w:rPr>
        <w:t>ditamp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gun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unjuk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terkait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data. </w:t>
      </w:r>
      <w:proofErr w:type="spellStart"/>
      <w:r w:rsidRPr="003674F5">
        <w:rPr>
          <w:rFonts w:eastAsia="Times New Roman" w:cs="Times New Roman"/>
          <w:noProof w:val="0"/>
          <w:kern w:val="0"/>
          <w:szCs w:val="24"/>
          <w:lang w:eastAsia="en-ID"/>
          <w14:ligatures w14:val="none"/>
        </w:rPr>
        <w:t>Berdasar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in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anc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el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p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susun</w:t>
      </w:r>
      <w:proofErr w:type="spellEnd"/>
      <w:r w:rsidRPr="003674F5">
        <w:rPr>
          <w:rFonts w:eastAsia="Times New Roman" w:cs="Times New Roman"/>
          <w:noProof w:val="0"/>
          <w:kern w:val="0"/>
          <w:szCs w:val="24"/>
          <w:lang w:eastAsia="en-ID"/>
          <w14:ligatures w14:val="none"/>
        </w:rPr>
        <w:t xml:space="preserve"> dan </w:t>
      </w:r>
      <w:proofErr w:type="spellStart"/>
      <w:r w:rsidRPr="003674F5">
        <w:rPr>
          <w:rFonts w:eastAsia="Times New Roman" w:cs="Times New Roman"/>
          <w:noProof w:val="0"/>
          <w:kern w:val="0"/>
          <w:szCs w:val="24"/>
          <w:lang w:eastAsia="en-ID"/>
          <w14:ligatures w14:val="none"/>
        </w:rPr>
        <w:t>selanjut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p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lani</w:t>
      </w:r>
      <w:proofErr w:type="spellEnd"/>
      <w:r w:rsidRPr="003674F5">
        <w:rPr>
          <w:rFonts w:eastAsia="Times New Roman" w:cs="Times New Roman"/>
          <w:noProof w:val="0"/>
          <w:kern w:val="0"/>
          <w:szCs w:val="24"/>
          <w:lang w:eastAsia="en-ID"/>
          <w14:ligatures w14:val="none"/>
        </w:rPr>
        <w:t xml:space="preserve"> proses </w:t>
      </w:r>
      <w:proofErr w:type="spellStart"/>
      <w:r w:rsidRPr="003674F5">
        <w:rPr>
          <w:rFonts w:eastAsia="Times New Roman" w:cs="Times New Roman"/>
          <w:noProof w:val="0"/>
          <w:kern w:val="0"/>
          <w:szCs w:val="24"/>
          <w:lang w:eastAsia="en-ID"/>
          <w14:ligatures w14:val="none"/>
        </w:rPr>
        <w:t>normalis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ghas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basis data yang </w:t>
      </w:r>
      <w:proofErr w:type="spellStart"/>
      <w:r w:rsidRPr="003674F5">
        <w:rPr>
          <w:rFonts w:eastAsia="Times New Roman" w:cs="Times New Roman"/>
          <w:noProof w:val="0"/>
          <w:kern w:val="0"/>
          <w:szCs w:val="24"/>
          <w:lang w:eastAsia="en-ID"/>
          <w14:ligatures w14:val="none"/>
        </w:rPr>
        <w:t>lebi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fisien</w:t>
      </w:r>
      <w:proofErr w:type="spellEnd"/>
      <w:r w:rsidRPr="003674F5">
        <w:rPr>
          <w:rFonts w:eastAsia="Times New Roman" w:cs="Times New Roman"/>
          <w:noProof w:val="0"/>
          <w:kern w:val="0"/>
          <w:szCs w:val="24"/>
          <w:lang w:eastAsia="en-ID"/>
          <w14:ligatures w14:val="none"/>
        </w:rPr>
        <w:t xml:space="preserve"> dan </w:t>
      </w:r>
      <w:proofErr w:type="spellStart"/>
      <w:r w:rsidRPr="003674F5">
        <w:rPr>
          <w:rFonts w:eastAsia="Times New Roman" w:cs="Times New Roman"/>
          <w:noProof w:val="0"/>
          <w:kern w:val="0"/>
          <w:szCs w:val="24"/>
          <w:lang w:eastAsia="en-ID"/>
          <w14:ligatures w14:val="none"/>
        </w:rPr>
        <w:t>konsisten</w:t>
      </w:r>
      <w:proofErr w:type="spellEnd"/>
      <w:r w:rsidRPr="003674F5">
        <w:rPr>
          <w:rFonts w:eastAsia="Times New Roman" w:cs="Times New Roman"/>
          <w:noProof w:val="0"/>
          <w:kern w:val="0"/>
          <w:szCs w:val="24"/>
          <w:lang w:eastAsia="en-ID"/>
          <w14:ligatures w14:val="none"/>
        </w:rPr>
        <w:t>.</w:t>
      </w:r>
    </w:p>
    <w:p w14:paraId="69AB06C9" w14:textId="77777777" w:rsidR="00563A3F" w:rsidRDefault="00563A3F" w:rsidP="00563A3F">
      <w:pPr>
        <w:pStyle w:val="Heading3"/>
        <w:spacing w:line="480" w:lineRule="auto"/>
        <w:rPr>
          <w:lang w:val="en-US"/>
        </w:rPr>
      </w:pPr>
      <w:bookmarkStart w:id="11" w:name="_Toc200684716"/>
      <w:r>
        <w:rPr>
          <w:lang w:val="en-US"/>
        </w:rPr>
        <w:t>2.4.4 Normalisasi</w:t>
      </w:r>
      <w:bookmarkEnd w:id="11"/>
    </w:p>
    <w:p w14:paraId="5DD83E4B" w14:textId="08271F0F" w:rsidR="00B83373" w:rsidRDefault="00B83373" w:rsidP="003B7218">
      <w:pPr>
        <w:pStyle w:val="NormalWeb"/>
        <w:spacing w:line="480" w:lineRule="auto"/>
        <w:ind w:firstLine="284"/>
        <w:jc w:val="both"/>
        <w:rPr>
          <w:noProof w:val="0"/>
        </w:rPr>
      </w:pPr>
      <w:r>
        <w:t xml:space="preserve">Normalisasi merupakan suatu teknik sistematis dalam perancangan basis data yang bertujuan untuk menghasilkan sejumlah relasi atau tabel yang memenuhi kriteria tertentu agar sesuai dengan kebutuhan organisasi (Khomsi Pane et al., 2022). Dalam sistem </w:t>
      </w:r>
      <w:r>
        <w:rPr>
          <w:rStyle w:val="Emphasis"/>
        </w:rPr>
        <w:t>Sistem Pendukung Keputusan Pemilihan Layanan J&amp;T Express dan Lion Parcel Berbasis Web</w:t>
      </w:r>
      <w:r>
        <w:t xml:space="preserve"> ini, proses normalisasi dilakukan untuk menyusun struktur tabel yang efisien, menghindari redundansi data, serta memastikan integritas data dalam sistem.</w:t>
      </w:r>
      <w:r w:rsidR="003B7218">
        <w:rPr>
          <w:noProof w:val="0"/>
        </w:rPr>
        <w:t xml:space="preserve"> </w:t>
      </w:r>
      <w:r>
        <w:t>Berikut adalah tahapan normalisasi yang diterapkan:</w:t>
      </w:r>
    </w:p>
    <w:p w14:paraId="1E02887D" w14:textId="77777777" w:rsidR="003B7218" w:rsidRDefault="00B83373" w:rsidP="00120DF5">
      <w:pPr>
        <w:pStyle w:val="ListParagraph"/>
        <w:numPr>
          <w:ilvl w:val="0"/>
          <w:numId w:val="9"/>
        </w:numPr>
        <w:spacing w:line="480" w:lineRule="auto"/>
        <w:jc w:val="both"/>
      </w:pPr>
      <w:r>
        <w:t>Bentuk Normal Pertama (1NF)</w:t>
      </w:r>
    </w:p>
    <w:p w14:paraId="0FE562F6" w14:textId="77777777" w:rsidR="00BC0DCC" w:rsidRDefault="00B83373" w:rsidP="007F6692">
      <w:pPr>
        <w:pStyle w:val="ListParagraph"/>
        <w:spacing w:line="480" w:lineRule="auto"/>
        <w:jc w:val="both"/>
      </w:pPr>
      <w:r>
        <w:t>Bentuk normal pertama (First Normal Form / 1NF) menekankan bahwa data dalam tabel harus disusun dalam struktur tabular dengan nilai atomik. Penerapan 1NF bertujuan untuk:</w:t>
      </w:r>
    </w:p>
    <w:p w14:paraId="6C6341F0" w14:textId="77777777" w:rsidR="00BC0DCC" w:rsidRDefault="00B83373" w:rsidP="00120DF5">
      <w:pPr>
        <w:pStyle w:val="ListParagraph"/>
        <w:numPr>
          <w:ilvl w:val="0"/>
          <w:numId w:val="10"/>
        </w:numPr>
        <w:spacing w:line="480" w:lineRule="auto"/>
        <w:jc w:val="both"/>
      </w:pPr>
      <w:r>
        <w:t>Menghilangkan adanya duplikasi kolom dalam satu tabel.</w:t>
      </w:r>
    </w:p>
    <w:p w14:paraId="5FB8C054" w14:textId="71BFF692" w:rsidR="00B83373" w:rsidRDefault="00B83373" w:rsidP="00120DF5">
      <w:pPr>
        <w:pStyle w:val="ListParagraph"/>
        <w:numPr>
          <w:ilvl w:val="0"/>
          <w:numId w:val="10"/>
        </w:numPr>
        <w:spacing w:line="480" w:lineRule="auto"/>
        <w:jc w:val="both"/>
      </w:pPr>
      <w:r>
        <w:t xml:space="preserve">Memisahkan data ke dalam kelompok tabel terpisah sesuai jenisnya, dan setiap baris harus dapat diidentifikasi secara unik melalui atribut </w:t>
      </w:r>
      <w:r>
        <w:rPr>
          <w:rStyle w:val="Emphasis"/>
        </w:rPr>
        <w:t>primary key</w:t>
      </w:r>
      <w:r>
        <w:t>.</w:t>
      </w:r>
    </w:p>
    <w:p w14:paraId="12F4B528" w14:textId="77777777" w:rsidR="00BC0DCC" w:rsidRDefault="00B83373" w:rsidP="00120DF5">
      <w:pPr>
        <w:pStyle w:val="ListParagraph"/>
        <w:numPr>
          <w:ilvl w:val="0"/>
          <w:numId w:val="9"/>
        </w:numPr>
        <w:spacing w:line="480" w:lineRule="auto"/>
        <w:jc w:val="both"/>
      </w:pPr>
      <w:r>
        <w:lastRenderedPageBreak/>
        <w:t>Bentuk Normal Kedua (2NF)</w:t>
      </w:r>
    </w:p>
    <w:p w14:paraId="6FB61513" w14:textId="77777777" w:rsidR="00062423" w:rsidRDefault="00B83373" w:rsidP="007F6692">
      <w:pPr>
        <w:pStyle w:val="ListParagraph"/>
        <w:spacing w:line="480" w:lineRule="auto"/>
        <w:jc w:val="both"/>
      </w:pPr>
      <w:r>
        <w:t xml:space="preserve">Setelah tabel memenuhi 1NF, proses dilanjutkan ke Bentuk Normal Kedua (Second Normal Form / 2NF), yang bertujuan untuk mengurangi ketergantungan parsial terhadap </w:t>
      </w:r>
      <w:r>
        <w:rPr>
          <w:rStyle w:val="Emphasis"/>
        </w:rPr>
        <w:t>primary key</w:t>
      </w:r>
      <w:r>
        <w:t>. Fungsi dari 2NF meliputi:</w:t>
      </w:r>
    </w:p>
    <w:p w14:paraId="49B085F3" w14:textId="77777777" w:rsidR="00062423" w:rsidRDefault="00B83373" w:rsidP="00120DF5">
      <w:pPr>
        <w:pStyle w:val="ListParagraph"/>
        <w:numPr>
          <w:ilvl w:val="0"/>
          <w:numId w:val="11"/>
        </w:numPr>
        <w:spacing w:line="480" w:lineRule="auto"/>
        <w:jc w:val="both"/>
      </w:pPr>
      <w:r>
        <w:t>Memisahkan subset data ke dalam tabel baru yang lebih spesifik.</w:t>
      </w:r>
    </w:p>
    <w:p w14:paraId="1A8D5049" w14:textId="77777777" w:rsidR="00062423" w:rsidRDefault="00B83373" w:rsidP="00120DF5">
      <w:pPr>
        <w:pStyle w:val="ListParagraph"/>
        <w:numPr>
          <w:ilvl w:val="0"/>
          <w:numId w:val="11"/>
        </w:numPr>
        <w:spacing w:line="480" w:lineRule="auto"/>
        <w:jc w:val="both"/>
      </w:pPr>
      <w:r>
        <w:t xml:space="preserve">Membentuk relasi antar tabel melalui penambahan </w:t>
      </w:r>
      <w:r>
        <w:rPr>
          <w:rStyle w:val="Emphasis"/>
        </w:rPr>
        <w:t>foreign key</w:t>
      </w:r>
      <w:r>
        <w:t>.</w:t>
      </w:r>
    </w:p>
    <w:p w14:paraId="71873A2F" w14:textId="4E61D74C" w:rsidR="00B83373" w:rsidRDefault="00B83373" w:rsidP="00120DF5">
      <w:pPr>
        <w:pStyle w:val="ListParagraph"/>
        <w:numPr>
          <w:ilvl w:val="0"/>
          <w:numId w:val="11"/>
        </w:numPr>
        <w:spacing w:line="480" w:lineRule="auto"/>
        <w:jc w:val="both"/>
      </w:pPr>
      <w:r>
        <w:t xml:space="preserve">Memastikan bahwa semua atribut bukan </w:t>
      </w:r>
      <w:r>
        <w:rPr>
          <w:rStyle w:val="Emphasis"/>
        </w:rPr>
        <w:t>primary key</w:t>
      </w:r>
      <w:r>
        <w:t xml:space="preserve"> tergantung secara fungsional penuh terhadap </w:t>
      </w:r>
      <w:r>
        <w:rPr>
          <w:rStyle w:val="Emphasis"/>
        </w:rPr>
        <w:t>primary key</w:t>
      </w:r>
      <w:r>
        <w:t>.</w:t>
      </w:r>
    </w:p>
    <w:p w14:paraId="508D02D8" w14:textId="77777777" w:rsidR="0072565E" w:rsidRDefault="00B83373" w:rsidP="00120DF5">
      <w:pPr>
        <w:pStyle w:val="ListParagraph"/>
        <w:numPr>
          <w:ilvl w:val="0"/>
          <w:numId w:val="9"/>
        </w:numPr>
        <w:spacing w:line="480" w:lineRule="auto"/>
        <w:jc w:val="both"/>
      </w:pPr>
      <w:r>
        <w:t>Bentuk Normal Ketiga (3NF)</w:t>
      </w:r>
    </w:p>
    <w:p w14:paraId="1A662A55" w14:textId="77777777" w:rsidR="0072565E" w:rsidRDefault="00B83373" w:rsidP="007F6692">
      <w:pPr>
        <w:pStyle w:val="ListParagraph"/>
        <w:spacing w:line="480" w:lineRule="auto"/>
        <w:jc w:val="both"/>
      </w:pPr>
      <w:r>
        <w:t>Tahap ketiga adalah Bentuk Normal Ketiga (Third Normal Form / 3NF), yang berfokus pada penghilangan ketergantungan transitif antar atribut. Dalam konteks sistem ini, penerapan 3NF dilakukan untuk:</w:t>
      </w:r>
    </w:p>
    <w:p w14:paraId="05C9A574" w14:textId="77777777" w:rsidR="0072565E" w:rsidRDefault="00B83373" w:rsidP="00120DF5">
      <w:pPr>
        <w:pStyle w:val="ListParagraph"/>
        <w:numPr>
          <w:ilvl w:val="0"/>
          <w:numId w:val="12"/>
        </w:numPr>
        <w:spacing w:line="480" w:lineRule="auto"/>
        <w:jc w:val="both"/>
      </w:pPr>
      <w:r>
        <w:t>Memenuhi semua kriteria dari 2NF.</w:t>
      </w:r>
    </w:p>
    <w:p w14:paraId="1E2B48A5" w14:textId="560B2CFC" w:rsidR="00B83373" w:rsidRDefault="00B83373" w:rsidP="00120DF5">
      <w:pPr>
        <w:pStyle w:val="ListParagraph"/>
        <w:numPr>
          <w:ilvl w:val="0"/>
          <w:numId w:val="12"/>
        </w:numPr>
        <w:spacing w:line="480" w:lineRule="auto"/>
        <w:jc w:val="both"/>
      </w:pPr>
      <w:r>
        <w:t xml:space="preserve">Menghapus atribut yang tidak memiliki ketergantungan langsung terhadap </w:t>
      </w:r>
      <w:r>
        <w:rPr>
          <w:rStyle w:val="Emphasis"/>
        </w:rPr>
        <w:t>primary key</w:t>
      </w:r>
      <w:r>
        <w:t>, sehingga struktur data menjadi lebih terstruktur, konsisten, dan efisien dalam pengolahan maupun analisis keputusan berbasis ARAS.</w:t>
      </w:r>
    </w:p>
    <w:p w14:paraId="38530781" w14:textId="41D4F403" w:rsidR="00563A3F" w:rsidRPr="00B83373" w:rsidRDefault="00563A3F" w:rsidP="00563A3F">
      <w:pPr>
        <w:spacing w:line="480" w:lineRule="auto"/>
        <w:jc w:val="both"/>
      </w:pPr>
    </w:p>
    <w:p w14:paraId="6453A41F" w14:textId="77777777" w:rsidR="00563A3F" w:rsidRDefault="00563A3F" w:rsidP="00563A3F">
      <w:pPr>
        <w:pStyle w:val="Heading2"/>
        <w:spacing w:line="480" w:lineRule="auto"/>
      </w:pPr>
      <w:bookmarkStart w:id="12" w:name="_Toc200684717"/>
      <w:r>
        <w:t>2.5 Aplikasi Pendukung</w:t>
      </w:r>
      <w:bookmarkEnd w:id="12"/>
    </w:p>
    <w:p w14:paraId="77CC254E" w14:textId="77777777" w:rsidR="00563A3F" w:rsidRDefault="00563A3F" w:rsidP="00563A3F">
      <w:pPr>
        <w:spacing w:line="480" w:lineRule="auto"/>
        <w:ind w:firstLine="567"/>
        <w:jc w:val="both"/>
      </w:pPr>
      <w:r w:rsidRPr="00A8252D">
        <w:t xml:space="preserve">Dalam proses pembangunan sistem </w:t>
      </w:r>
      <w:r>
        <w:t>penunjang</w:t>
      </w:r>
      <w:r w:rsidRPr="00A8252D">
        <w:t xml:space="preserve"> keputusan berbasis web, diperlukan berbagai aplikasi dan teknologi untuk menunjang pengembangan dan implementasi sistem secara optimal. Setiap perangkat lunak maupun bahasa </w:t>
      </w:r>
      <w:r w:rsidRPr="00A8252D">
        <w:lastRenderedPageBreak/>
        <w:t>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6DC01EB0" w14:textId="77777777" w:rsidR="00563A3F" w:rsidRDefault="00563A3F" w:rsidP="00563A3F">
      <w:pPr>
        <w:pStyle w:val="Heading3"/>
        <w:spacing w:line="480" w:lineRule="auto"/>
      </w:pPr>
      <w:bookmarkStart w:id="13" w:name="_Toc200684718"/>
      <w:r>
        <w:t>2.5.1 XAMPP</w:t>
      </w:r>
      <w:bookmarkEnd w:id="13"/>
    </w:p>
    <w:p w14:paraId="7E6641CA" w14:textId="77777777" w:rsidR="00563A3F" w:rsidRPr="00C53412" w:rsidRDefault="00563A3F" w:rsidP="00563A3F">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33F6EC54" w14:textId="77777777" w:rsidR="00563A3F" w:rsidRDefault="00563A3F" w:rsidP="00563A3F">
      <w:pPr>
        <w:pStyle w:val="Heading3"/>
        <w:spacing w:line="480" w:lineRule="auto"/>
      </w:pPr>
      <w:bookmarkStart w:id="14" w:name="_Toc200684719"/>
      <w:r>
        <w:t>2.5.2 HTML</w:t>
      </w:r>
      <w:bookmarkEnd w:id="14"/>
    </w:p>
    <w:p w14:paraId="22D5156E" w14:textId="77777777" w:rsidR="00563A3F" w:rsidRDefault="00563A3F" w:rsidP="00563A3F">
      <w:pPr>
        <w:spacing w:line="480" w:lineRule="auto"/>
        <w:ind w:firstLine="567"/>
        <w:jc w:val="both"/>
      </w:pPr>
      <w:r w:rsidRPr="003564AA">
        <w:t>HTML adalah bahasa markah standar yang digunakan untuk membuat dan menyusun konten di World Wide Web. Bahasa ini menyediakan serangkaian elemen atau tag yang menentukan bagian-bagian berbeda dari sebuah dokumen web. Berikut 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63A3D84D" w14:textId="77777777" w:rsidR="00563A3F" w:rsidRDefault="00563A3F" w:rsidP="00120DF5">
      <w:pPr>
        <w:pStyle w:val="ListParagraph"/>
        <w:numPr>
          <w:ilvl w:val="0"/>
          <w:numId w:val="1"/>
        </w:numPr>
        <w:spacing w:line="480" w:lineRule="auto"/>
      </w:pPr>
      <w:r w:rsidRPr="003564AA">
        <w:lastRenderedPageBreak/>
        <w:t>Struktur Dokumen</w:t>
      </w:r>
    </w:p>
    <w:p w14:paraId="1FADFCC8" w14:textId="77777777" w:rsidR="00563A3F" w:rsidRDefault="00563A3F"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70C75354" w14:textId="77777777" w:rsidR="00563A3F" w:rsidRDefault="00563A3F" w:rsidP="00120DF5">
      <w:pPr>
        <w:pStyle w:val="ListParagraph"/>
        <w:numPr>
          <w:ilvl w:val="0"/>
          <w:numId w:val="1"/>
        </w:numPr>
        <w:spacing w:line="480" w:lineRule="auto"/>
      </w:pPr>
      <w:r w:rsidRPr="003564AA">
        <w:t>Penandaan Teks</w:t>
      </w:r>
    </w:p>
    <w:p w14:paraId="29D4B314" w14:textId="77777777" w:rsidR="00563A3F" w:rsidRDefault="00563A3F"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5FE6DFF4" w14:textId="77777777" w:rsidR="00563A3F" w:rsidRDefault="00563A3F" w:rsidP="00120DF5">
      <w:pPr>
        <w:pStyle w:val="ListParagraph"/>
        <w:numPr>
          <w:ilvl w:val="0"/>
          <w:numId w:val="1"/>
        </w:numPr>
        <w:spacing w:line="480" w:lineRule="auto"/>
      </w:pPr>
      <w:r w:rsidRPr="003564AA">
        <w:t>Daftar dan Tabel</w:t>
      </w:r>
    </w:p>
    <w:p w14:paraId="372A7DBD" w14:textId="77777777" w:rsidR="00563A3F" w:rsidRDefault="00563A3F"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74269D4A" w14:textId="77777777" w:rsidR="00563A3F" w:rsidRDefault="00563A3F" w:rsidP="00120DF5">
      <w:pPr>
        <w:pStyle w:val="ListParagraph"/>
        <w:numPr>
          <w:ilvl w:val="0"/>
          <w:numId w:val="1"/>
        </w:numPr>
        <w:spacing w:line="480" w:lineRule="auto"/>
      </w:pPr>
      <w:r w:rsidRPr="003564AA">
        <w:t>Formulir dan Elemen Input</w:t>
      </w:r>
    </w:p>
    <w:p w14:paraId="086D13BA" w14:textId="77777777" w:rsidR="00563A3F" w:rsidRDefault="00563A3F"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B9A7327" w14:textId="77777777" w:rsidR="00563A3F" w:rsidRDefault="00563A3F" w:rsidP="00120DF5">
      <w:pPr>
        <w:pStyle w:val="ListParagraph"/>
        <w:numPr>
          <w:ilvl w:val="0"/>
          <w:numId w:val="1"/>
        </w:numPr>
        <w:spacing w:line="480" w:lineRule="auto"/>
      </w:pPr>
      <w:r w:rsidRPr="003564AA">
        <w:t>Gambar dan Multimedia</w:t>
      </w:r>
    </w:p>
    <w:p w14:paraId="4F407BEE" w14:textId="77777777" w:rsidR="00563A3F" w:rsidRPr="003564AA" w:rsidRDefault="00563A3F" w:rsidP="00563A3F">
      <w:pPr>
        <w:pStyle w:val="ListParagraph"/>
        <w:spacing w:line="480" w:lineRule="auto"/>
        <w:ind w:left="927"/>
        <w:jc w:val="both"/>
      </w:pPr>
      <w:r w:rsidRPr="003564AA">
        <w:t>Gambar dapat disisipkan menggunakan tag &lt;img&gt;. HTML5 juga memperkenalkan tag &lt;video&gt; dan &lt;audio&gt; untuk memudahkan integrasi konten multimedia secara langsung di halaman web.</w:t>
      </w:r>
    </w:p>
    <w:p w14:paraId="77DF2E5A" w14:textId="77777777" w:rsidR="00563A3F" w:rsidRDefault="00563A3F" w:rsidP="00563A3F">
      <w:pPr>
        <w:pStyle w:val="Heading3"/>
        <w:spacing w:line="480" w:lineRule="auto"/>
      </w:pPr>
      <w:bookmarkStart w:id="15" w:name="_Toc200684720"/>
      <w:r>
        <w:lastRenderedPageBreak/>
        <w:t>2.5.3 CSS</w:t>
      </w:r>
      <w:bookmarkEnd w:id="15"/>
    </w:p>
    <w:p w14:paraId="48022B2E" w14:textId="77777777" w:rsidR="00563A3F" w:rsidRPr="00007599" w:rsidRDefault="00563A3F"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163F608D" w14:textId="77777777" w:rsidR="00563A3F" w:rsidRDefault="00563A3F" w:rsidP="00120DF5">
      <w:pPr>
        <w:pStyle w:val="ListParagraph"/>
        <w:numPr>
          <w:ilvl w:val="0"/>
          <w:numId w:val="2"/>
        </w:numPr>
        <w:spacing w:line="480" w:lineRule="auto"/>
        <w:ind w:left="924" w:hanging="357"/>
        <w:jc w:val="both"/>
      </w:pPr>
      <w:r>
        <w:t>Selector</w:t>
      </w:r>
    </w:p>
    <w:p w14:paraId="1867B6B9" w14:textId="77777777" w:rsidR="00563A3F" w:rsidRPr="00007599" w:rsidRDefault="00563A3F"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DD9A535" w14:textId="77777777" w:rsidR="00563A3F" w:rsidRDefault="00563A3F" w:rsidP="00120DF5">
      <w:pPr>
        <w:pStyle w:val="ListParagraph"/>
        <w:numPr>
          <w:ilvl w:val="0"/>
          <w:numId w:val="2"/>
        </w:numPr>
        <w:spacing w:line="480" w:lineRule="auto"/>
        <w:ind w:left="924" w:hanging="357"/>
        <w:jc w:val="both"/>
      </w:pPr>
      <w:r>
        <w:t>Cascade</w:t>
      </w:r>
    </w:p>
    <w:p w14:paraId="01A3BF78" w14:textId="77777777" w:rsidR="00563A3F" w:rsidRPr="00007599" w:rsidRDefault="00563A3F"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01F51093" w14:textId="77777777" w:rsidR="00563A3F" w:rsidRDefault="00563A3F" w:rsidP="00120DF5">
      <w:pPr>
        <w:pStyle w:val="ListParagraph"/>
        <w:numPr>
          <w:ilvl w:val="0"/>
          <w:numId w:val="2"/>
        </w:numPr>
        <w:spacing w:line="480" w:lineRule="auto"/>
        <w:ind w:left="924" w:hanging="357"/>
        <w:jc w:val="both"/>
      </w:pPr>
      <w:r>
        <w:t>Box Model</w:t>
      </w:r>
    </w:p>
    <w:p w14:paraId="318990CD" w14:textId="77777777" w:rsidR="00563A3F" w:rsidRDefault="00563A3F" w:rsidP="00563A3F">
      <w:pPr>
        <w:pStyle w:val="ListParagraph"/>
        <w:spacing w:line="480" w:lineRule="auto"/>
        <w:ind w:left="924"/>
        <w:jc w:val="both"/>
      </w:pPr>
      <w:r w:rsidRPr="00007599">
        <w:t>CSS juga menerapkan konsep box model, yang mengatur setiap elemen dalam struktur konten, meliputi konten utama, padding (jarak dalam), border (batas tepi), dan margin (jarak luar). Hal ini sangat penting dalam penyusunan layout yang presisi dan teratur.</w:t>
      </w:r>
    </w:p>
    <w:p w14:paraId="0584CCB2" w14:textId="77777777" w:rsidR="00563A3F" w:rsidRPr="00007599" w:rsidRDefault="00563A3F" w:rsidP="00563A3F">
      <w:pPr>
        <w:pStyle w:val="ListParagraph"/>
        <w:spacing w:line="480" w:lineRule="auto"/>
        <w:ind w:left="924"/>
        <w:jc w:val="both"/>
      </w:pPr>
    </w:p>
    <w:p w14:paraId="52AD870B" w14:textId="77777777" w:rsidR="00563A3F" w:rsidRDefault="00563A3F" w:rsidP="00120DF5">
      <w:pPr>
        <w:pStyle w:val="ListParagraph"/>
        <w:numPr>
          <w:ilvl w:val="0"/>
          <w:numId w:val="2"/>
        </w:numPr>
        <w:spacing w:line="480" w:lineRule="auto"/>
        <w:ind w:left="924" w:hanging="357"/>
        <w:jc w:val="both"/>
      </w:pPr>
      <w:r>
        <w:lastRenderedPageBreak/>
        <w:t>Layout</w:t>
      </w:r>
    </w:p>
    <w:p w14:paraId="66227FEE" w14:textId="77777777" w:rsidR="00563A3F" w:rsidRPr="00007599" w:rsidRDefault="00563A3F"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5492C831" w14:textId="77777777" w:rsidR="00563A3F" w:rsidRDefault="00563A3F"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1E16EDDF" w14:textId="77777777" w:rsidR="00563A3F" w:rsidRDefault="00563A3F" w:rsidP="00563A3F">
      <w:pPr>
        <w:pStyle w:val="Heading3"/>
        <w:spacing w:line="480" w:lineRule="auto"/>
      </w:pPr>
      <w:bookmarkStart w:id="16" w:name="_Toc200684721"/>
      <w:r>
        <w:t>2.5.4 PHP</w:t>
      </w:r>
      <w:bookmarkEnd w:id="16"/>
    </w:p>
    <w:p w14:paraId="70B05754" w14:textId="77777777" w:rsidR="00563A3F" w:rsidRPr="002653F9" w:rsidRDefault="00563A3F"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813311F" w14:textId="77777777" w:rsidR="00563A3F" w:rsidRDefault="00563A3F" w:rsidP="00563A3F">
      <w:pPr>
        <w:pStyle w:val="Heading3"/>
        <w:spacing w:line="480" w:lineRule="auto"/>
      </w:pPr>
      <w:bookmarkStart w:id="17" w:name="_Toc200684722"/>
      <w:r>
        <w:t>2.5.5 Visual Studio Code</w:t>
      </w:r>
      <w:bookmarkEnd w:id="17"/>
    </w:p>
    <w:p w14:paraId="535032A0" w14:textId="77777777" w:rsidR="00563A3F" w:rsidRPr="002653F9" w:rsidRDefault="00563A3F"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w:t>
      </w:r>
      <w:r>
        <w:lastRenderedPageBreak/>
        <w:t xml:space="preserve">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46B2FF16" w14:textId="77777777" w:rsidR="00563A3F" w:rsidRDefault="00563A3F" w:rsidP="00563A3F">
      <w:pPr>
        <w:pStyle w:val="Heading3"/>
        <w:spacing w:line="480" w:lineRule="auto"/>
      </w:pPr>
      <w:bookmarkStart w:id="18" w:name="_Toc200684723"/>
      <w:r>
        <w:t>2.5.6 Bootstrap</w:t>
      </w:r>
      <w:bookmarkEnd w:id="18"/>
    </w:p>
    <w:p w14:paraId="5BF0DC76" w14:textId="77777777" w:rsidR="00563A3F" w:rsidRDefault="00563A3F"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246832B" w14:textId="77777777" w:rsidR="00563A3F" w:rsidRDefault="00563A3F" w:rsidP="00563A3F">
      <w:pPr>
        <w:pStyle w:val="Heading3"/>
        <w:spacing w:line="480" w:lineRule="auto"/>
      </w:pPr>
      <w:r>
        <w:t>2.5.7 Draw.io</w:t>
      </w:r>
    </w:p>
    <w:p w14:paraId="2622DC78" w14:textId="3AFBC187" w:rsidR="00563A3F" w:rsidRPr="00141620" w:rsidRDefault="00563A3F" w:rsidP="00563A3F">
      <w:pPr>
        <w:spacing w:line="480" w:lineRule="auto"/>
        <w:ind w:firstLine="567"/>
        <w:jc w:val="both"/>
      </w:pPr>
      <w:r>
        <w:t xml:space="preserve">Draw.io merupakan perangkat lunak yang digunakan untuk mensimulasikan jaringan komputer. Aplikasi ini berfungsi untuk merancang dan memvisualisasikan 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w:t>
      </w:r>
      <w:r>
        <w:lastRenderedPageBreak/>
        <w:t xml:space="preserve">mereka. Melalui simulasi ini, pengguna dapat memahami cara kerja tiap komponen jaringan serta proses pengiriman data dari satu komputer ke komputer lainnya </w:t>
      </w:r>
      <w:r>
        <w:fldChar w:fldCharType="begin" w:fldLock="1"/>
      </w:r>
      <w:r w:rsidR="004F2FDD">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eviously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2270A4E3" w14:textId="77777777" w:rsidR="00563A3F" w:rsidRDefault="00563A3F" w:rsidP="00563A3F">
      <w:pPr>
        <w:pStyle w:val="Heading2"/>
        <w:spacing w:line="480" w:lineRule="auto"/>
        <w:rPr>
          <w:lang w:val="en-US"/>
        </w:rPr>
      </w:pPr>
      <w:bookmarkStart w:id="19" w:name="_Toc200684724"/>
      <w:r>
        <w:rPr>
          <w:lang w:val="en-US"/>
        </w:rPr>
        <w:t>2.6 Kerangka Pemikiran</w:t>
      </w:r>
      <w:bookmarkEnd w:id="19"/>
    </w:p>
    <w:p w14:paraId="56726245" w14:textId="77777777" w:rsidR="00563A3F" w:rsidRDefault="00563A3F" w:rsidP="00563A3F">
      <w:pPr>
        <w:spacing w:line="480" w:lineRule="auto"/>
        <w:ind w:firstLine="567"/>
        <w:jc w:val="both"/>
        <w:rPr>
          <w:lang w:val="en-US"/>
        </w:rPr>
      </w:pPr>
      <w:r>
        <w:rPr>
          <w:lang w:val="en-US"/>
        </w:rPr>
        <w:t xml:space="preserve">Berikut adalah kerangka pemikiran dalam penelitian yang berjudul </w:t>
      </w:r>
      <w:r w:rsidRPr="0028342E">
        <w:rPr>
          <w:lang w:val="en-US"/>
        </w:rPr>
        <w:t>“</w:t>
      </w:r>
      <w:r w:rsidRPr="00790E3C">
        <w:rPr>
          <w:lang w:val="en-US"/>
        </w:rPr>
        <w:t xml:space="preserve">Sistem Penunjang Keputusan </w:t>
      </w:r>
      <w:r>
        <w:rPr>
          <w:lang w:val="en-US"/>
        </w:rPr>
        <w:t>u</w:t>
      </w:r>
      <w:r w:rsidRPr="00790E3C">
        <w:rPr>
          <w:lang w:val="en-US"/>
        </w:rPr>
        <w:t xml:space="preserve">ntuk Pemilihan Guru Terbaik Menggunakan Metode </w:t>
      </w:r>
      <w:r w:rsidRPr="00790E3C">
        <w:rPr>
          <w:i/>
          <w:iCs/>
          <w:lang w:val="en-US"/>
        </w:rPr>
        <w:t>Additive Ratio Assessment (A</w:t>
      </w:r>
      <w:r>
        <w:rPr>
          <w:i/>
          <w:iCs/>
          <w:lang w:val="en-US"/>
        </w:rPr>
        <w:t>RAS</w:t>
      </w:r>
      <w:r w:rsidRPr="00790E3C">
        <w:rPr>
          <w:i/>
          <w:iCs/>
          <w:lang w:val="en-US"/>
        </w:rPr>
        <w:t>)</w:t>
      </w:r>
      <w:r w:rsidRPr="00790E3C">
        <w:rPr>
          <w:lang w:val="en-US"/>
        </w:rPr>
        <w:t xml:space="preserve"> Berbasis </w:t>
      </w:r>
      <w:r w:rsidRPr="00790E3C">
        <w:rPr>
          <w:i/>
          <w:iCs/>
          <w:lang w:val="en-US"/>
        </w:rPr>
        <w:t>Web</w:t>
      </w:r>
      <w:r w:rsidRPr="00790E3C">
        <w:rPr>
          <w:lang w:val="en-US"/>
        </w:rPr>
        <w:t xml:space="preserve"> (Studi Kasus: </w:t>
      </w:r>
      <w:r>
        <w:rPr>
          <w:lang w:val="en-US"/>
        </w:rPr>
        <w:t>SDI</w:t>
      </w:r>
      <w:r w:rsidRPr="00790E3C">
        <w:rPr>
          <w:lang w:val="en-US"/>
        </w:rPr>
        <w:t xml:space="preserve"> Ibnu Qoyyim Ilmi)</w:t>
      </w:r>
      <w:r w:rsidRPr="0028342E">
        <w:rPr>
          <w:lang w:val="en-US"/>
        </w:rPr>
        <w:t>”</w:t>
      </w:r>
      <w:r>
        <w:rPr>
          <w:b/>
          <w:bCs/>
          <w:lang w:val="en-US"/>
        </w:rPr>
        <w:t xml:space="preserve"> </w:t>
      </w:r>
      <w:r>
        <w:rPr>
          <w:lang w:val="en-US"/>
        </w:rPr>
        <w:t>ini:</w:t>
      </w:r>
    </w:p>
    <w:p w14:paraId="7D30C7AE" w14:textId="77777777" w:rsidR="00563A3F" w:rsidRDefault="00563A3F" w:rsidP="00563A3F">
      <w:pPr>
        <w:spacing w:line="480" w:lineRule="auto"/>
        <w:ind w:firstLine="567"/>
        <w:jc w:val="both"/>
        <w:rPr>
          <w:lang w:val="en-US"/>
        </w:rPr>
      </w:pPr>
      <w:r>
        <w:rPr>
          <w:lang w:val="en-US"/>
        </w:rPr>
        <w:br w:type="page"/>
      </w:r>
    </w:p>
    <w:p w14:paraId="53695D83" w14:textId="77777777" w:rsidR="00563A3F" w:rsidRDefault="00563A3F" w:rsidP="00563A3F">
      <w:pPr>
        <w:spacing w:line="480" w:lineRule="auto"/>
        <w:ind w:firstLine="567"/>
        <w:jc w:val="both"/>
        <w:rPr>
          <w:lang w:val="en-US"/>
        </w:rPr>
      </w:pPr>
      <w:r>
        <w:rPr>
          <w:lang w:val="en-US"/>
        </w:rPr>
        <w:lastRenderedPageBreak/>
        <w:drawing>
          <wp:anchor distT="0" distB="0" distL="114300" distR="114300" simplePos="0" relativeHeight="251659264" behindDoc="0" locked="0" layoutInCell="1" allowOverlap="1" wp14:anchorId="791D1208" wp14:editId="6B49C6EC">
            <wp:simplePos x="0" y="0"/>
            <wp:positionH relativeFrom="column">
              <wp:posOffset>-1905</wp:posOffset>
            </wp:positionH>
            <wp:positionV relativeFrom="paragraph">
              <wp:posOffset>0</wp:posOffset>
            </wp:positionV>
            <wp:extent cx="5248275" cy="46482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48275" cy="4648200"/>
                    </a:xfrm>
                    <a:prstGeom prst="rect">
                      <a:avLst/>
                    </a:prstGeom>
                    <a:noFill/>
                    <a:ln>
                      <a:noFill/>
                    </a:ln>
                  </pic:spPr>
                </pic:pic>
              </a:graphicData>
            </a:graphic>
          </wp:anchor>
        </w:drawing>
      </w:r>
    </w:p>
    <w:p w14:paraId="0C355BCF" w14:textId="77777777" w:rsidR="00563A3F" w:rsidRDefault="00563A3F" w:rsidP="00563A3F">
      <w:pPr>
        <w:rPr>
          <w:lang w:val="en-US"/>
        </w:rPr>
      </w:pPr>
      <w:r>
        <w:rPr>
          <w:lang w:val="en-US"/>
        </w:rPr>
        <w:br w:type="page"/>
      </w:r>
    </w:p>
    <w:p w14:paraId="760FD948" w14:textId="77777777" w:rsidR="00563A3F" w:rsidRPr="009C1472" w:rsidRDefault="00563A3F" w:rsidP="00563A3F">
      <w:pPr>
        <w:rPr>
          <w:lang w:val="en-US"/>
        </w:rPr>
      </w:pPr>
    </w:p>
    <w:p w14:paraId="590F8B20" w14:textId="77777777" w:rsidR="00563A3F" w:rsidRPr="00D44CA9" w:rsidRDefault="00563A3F" w:rsidP="00563A3F">
      <w:pPr>
        <w:spacing w:line="480" w:lineRule="auto"/>
        <w:ind w:firstLine="567"/>
        <w:jc w:val="both"/>
        <w:rPr>
          <w:lang w:val="en-US"/>
        </w:rPr>
      </w:pPr>
      <w:r w:rsidRPr="00D44CA9">
        <w:rPr>
          <w:lang w:val="en-US"/>
        </w:rPr>
        <w:br w:type="page"/>
      </w:r>
    </w:p>
    <w:p w14:paraId="44594116" w14:textId="77777777" w:rsidR="00563A3F" w:rsidRPr="00CC49C2" w:rsidRDefault="00563A3F" w:rsidP="00563A3F">
      <w:pPr>
        <w:jc w:val="both"/>
        <w:rPr>
          <w:lang w:val="en-US"/>
        </w:rPr>
      </w:pPr>
    </w:p>
    <w:p w14:paraId="73F2DE6B" w14:textId="42C94310" w:rsidR="003B6D91" w:rsidRPr="00563A3F" w:rsidRDefault="003B6D91" w:rsidP="00563A3F">
      <w:pPr>
        <w:rPr>
          <w:lang w:val="en-US"/>
        </w:rPr>
      </w:pPr>
    </w:p>
    <w:sectPr w:rsidR="003B6D91" w:rsidRPr="00563A3F" w:rsidSect="00764C8B">
      <w:footerReference w:type="default" r:id="rId21"/>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ED630" w14:textId="77777777" w:rsidR="00120DF5" w:rsidRDefault="00120DF5" w:rsidP="0003173D">
      <w:pPr>
        <w:spacing w:after="0" w:line="240" w:lineRule="auto"/>
      </w:pPr>
      <w:r>
        <w:separator/>
      </w:r>
    </w:p>
  </w:endnote>
  <w:endnote w:type="continuationSeparator" w:id="0">
    <w:p w14:paraId="3D7EF1BA" w14:textId="77777777" w:rsidR="00120DF5" w:rsidRDefault="00120DF5"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6B937" w14:textId="77777777" w:rsidR="00120DF5" w:rsidRDefault="00120DF5" w:rsidP="0003173D">
      <w:pPr>
        <w:spacing w:after="0" w:line="240" w:lineRule="auto"/>
      </w:pPr>
      <w:r>
        <w:separator/>
      </w:r>
    </w:p>
  </w:footnote>
  <w:footnote w:type="continuationSeparator" w:id="0">
    <w:p w14:paraId="0E581DE4" w14:textId="77777777" w:rsidR="00120DF5" w:rsidRDefault="00120DF5"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AD8215E"/>
    <w:multiLevelType w:val="multilevel"/>
    <w:tmpl w:val="DBCCAFE4"/>
    <w:lvl w:ilvl="0">
      <w:start w:val="1"/>
      <w:numFmt w:val="decimal"/>
      <w:lvlText w:val="%1."/>
      <w:lvlJc w:val="left"/>
      <w:pPr>
        <w:tabs>
          <w:tab w:val="num" w:pos="720"/>
        </w:tabs>
        <w:ind w:left="720" w:hanging="360"/>
      </w:pPr>
    </w:lvl>
    <w:lvl w:ilvl="1">
      <w:numFmt w:val="bullet"/>
      <w:lvlText w:val=""/>
      <w:lvlJc w:val="left"/>
      <w:pPr>
        <w:ind w:left="2865" w:hanging="1785"/>
      </w:pPr>
      <w:rPr>
        <w:rFonts w:ascii="Symbol" w:eastAsia="Times New Roman"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604D3"/>
    <w:multiLevelType w:val="hybridMultilevel"/>
    <w:tmpl w:val="9CF840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7F4751"/>
    <w:multiLevelType w:val="hybridMultilevel"/>
    <w:tmpl w:val="5E543C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B55D1E"/>
    <w:multiLevelType w:val="hybridMultilevel"/>
    <w:tmpl w:val="2AB6E0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5222027"/>
    <w:multiLevelType w:val="hybridMultilevel"/>
    <w:tmpl w:val="487E88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D470794"/>
    <w:multiLevelType w:val="hybridMultilevel"/>
    <w:tmpl w:val="D53E494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3567368"/>
    <w:multiLevelType w:val="hybridMultilevel"/>
    <w:tmpl w:val="D522FC0A"/>
    <w:lvl w:ilvl="0" w:tplc="CD20DE12">
      <w:start w:val="1"/>
      <w:numFmt w:val="decimal"/>
      <w:lvlText w:val="%1."/>
      <w:lvlJc w:val="left"/>
      <w:pPr>
        <w:ind w:left="1713" w:hanging="360"/>
      </w:pPr>
      <w:rPr>
        <w:sz w:val="24"/>
        <w:szCs w:val="24"/>
        <w:vertAlign w:val="baseline"/>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 w15:restartNumberingAfterBreak="0">
    <w:nsid w:val="508D7862"/>
    <w:multiLevelType w:val="hybridMultilevel"/>
    <w:tmpl w:val="CFF21074"/>
    <w:lvl w:ilvl="0" w:tplc="011835D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E712FEC"/>
    <w:multiLevelType w:val="hybridMultilevel"/>
    <w:tmpl w:val="662AE6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7E1328C"/>
    <w:multiLevelType w:val="hybridMultilevel"/>
    <w:tmpl w:val="A87883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9"/>
  </w:num>
  <w:num w:numId="3">
    <w:abstractNumId w:val="7"/>
  </w:num>
  <w:num w:numId="4">
    <w:abstractNumId w:val="8"/>
  </w:num>
  <w:num w:numId="5">
    <w:abstractNumId w:val="11"/>
  </w:num>
  <w:num w:numId="6">
    <w:abstractNumId w:val="10"/>
  </w:num>
  <w:num w:numId="7">
    <w:abstractNumId w:val="1"/>
  </w:num>
  <w:num w:numId="8">
    <w:abstractNumId w:val="2"/>
  </w:num>
  <w:num w:numId="9">
    <w:abstractNumId w:val="3"/>
  </w:num>
  <w:num w:numId="10">
    <w:abstractNumId w:val="6"/>
  </w:num>
  <w:num w:numId="11">
    <w:abstractNumId w:val="5"/>
  </w:num>
  <w:num w:numId="1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2AAA"/>
    <w:rsid w:val="00044646"/>
    <w:rsid w:val="000472B3"/>
    <w:rsid w:val="00047E04"/>
    <w:rsid w:val="00051E88"/>
    <w:rsid w:val="00055A91"/>
    <w:rsid w:val="000568CC"/>
    <w:rsid w:val="00062423"/>
    <w:rsid w:val="00066F50"/>
    <w:rsid w:val="0007086A"/>
    <w:rsid w:val="000732D5"/>
    <w:rsid w:val="0007525B"/>
    <w:rsid w:val="0007732A"/>
    <w:rsid w:val="000827C7"/>
    <w:rsid w:val="0009001A"/>
    <w:rsid w:val="000913DD"/>
    <w:rsid w:val="0009291A"/>
    <w:rsid w:val="00096A2B"/>
    <w:rsid w:val="000A45ED"/>
    <w:rsid w:val="000B5224"/>
    <w:rsid w:val="000B776C"/>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7155"/>
    <w:rsid w:val="00107B44"/>
    <w:rsid w:val="00112171"/>
    <w:rsid w:val="0011428B"/>
    <w:rsid w:val="00114991"/>
    <w:rsid w:val="00120DF5"/>
    <w:rsid w:val="00121A9F"/>
    <w:rsid w:val="00124F21"/>
    <w:rsid w:val="001377D9"/>
    <w:rsid w:val="00141620"/>
    <w:rsid w:val="00142C82"/>
    <w:rsid w:val="00144CC1"/>
    <w:rsid w:val="00145423"/>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5496"/>
    <w:rsid w:val="001A65D5"/>
    <w:rsid w:val="001B041F"/>
    <w:rsid w:val="001B5B28"/>
    <w:rsid w:val="001B69A0"/>
    <w:rsid w:val="001B7555"/>
    <w:rsid w:val="001C548C"/>
    <w:rsid w:val="001D0CD9"/>
    <w:rsid w:val="001D205E"/>
    <w:rsid w:val="001D5153"/>
    <w:rsid w:val="001E1833"/>
    <w:rsid w:val="001E3B2E"/>
    <w:rsid w:val="001E49A4"/>
    <w:rsid w:val="001F5B2B"/>
    <w:rsid w:val="00200B49"/>
    <w:rsid w:val="0020457F"/>
    <w:rsid w:val="0020551E"/>
    <w:rsid w:val="00206F0F"/>
    <w:rsid w:val="00207C3E"/>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5BA9"/>
    <w:rsid w:val="0029626F"/>
    <w:rsid w:val="002A0CFE"/>
    <w:rsid w:val="002A1721"/>
    <w:rsid w:val="002A52CE"/>
    <w:rsid w:val="002A5B38"/>
    <w:rsid w:val="002B250B"/>
    <w:rsid w:val="002B6D01"/>
    <w:rsid w:val="002C316D"/>
    <w:rsid w:val="002C4106"/>
    <w:rsid w:val="002C452C"/>
    <w:rsid w:val="002C549D"/>
    <w:rsid w:val="002D0771"/>
    <w:rsid w:val="002D2817"/>
    <w:rsid w:val="002D364B"/>
    <w:rsid w:val="002D37FA"/>
    <w:rsid w:val="002D50F4"/>
    <w:rsid w:val="002D5A36"/>
    <w:rsid w:val="002D659B"/>
    <w:rsid w:val="002D7994"/>
    <w:rsid w:val="002E12DC"/>
    <w:rsid w:val="002E1B03"/>
    <w:rsid w:val="002E3125"/>
    <w:rsid w:val="002E4239"/>
    <w:rsid w:val="002E4EB1"/>
    <w:rsid w:val="002F531C"/>
    <w:rsid w:val="00311652"/>
    <w:rsid w:val="0031394F"/>
    <w:rsid w:val="00323355"/>
    <w:rsid w:val="0033021A"/>
    <w:rsid w:val="0033234C"/>
    <w:rsid w:val="0033786C"/>
    <w:rsid w:val="00342824"/>
    <w:rsid w:val="003464B6"/>
    <w:rsid w:val="003550F2"/>
    <w:rsid w:val="003564AA"/>
    <w:rsid w:val="00360D50"/>
    <w:rsid w:val="0036475A"/>
    <w:rsid w:val="00364D57"/>
    <w:rsid w:val="003674F5"/>
    <w:rsid w:val="003732E9"/>
    <w:rsid w:val="00374083"/>
    <w:rsid w:val="0037443F"/>
    <w:rsid w:val="00375FC3"/>
    <w:rsid w:val="0038792F"/>
    <w:rsid w:val="00390466"/>
    <w:rsid w:val="003932B3"/>
    <w:rsid w:val="00394C9B"/>
    <w:rsid w:val="00395A31"/>
    <w:rsid w:val="00397912"/>
    <w:rsid w:val="003A2778"/>
    <w:rsid w:val="003A3ED0"/>
    <w:rsid w:val="003B27D7"/>
    <w:rsid w:val="003B31CF"/>
    <w:rsid w:val="003B4AC3"/>
    <w:rsid w:val="003B6D91"/>
    <w:rsid w:val="003B7218"/>
    <w:rsid w:val="003C3589"/>
    <w:rsid w:val="003C4564"/>
    <w:rsid w:val="003D39A0"/>
    <w:rsid w:val="003E1550"/>
    <w:rsid w:val="003E7E05"/>
    <w:rsid w:val="003F1DDB"/>
    <w:rsid w:val="003F5031"/>
    <w:rsid w:val="003F7C4B"/>
    <w:rsid w:val="00405CB7"/>
    <w:rsid w:val="00407999"/>
    <w:rsid w:val="004105ED"/>
    <w:rsid w:val="004141C3"/>
    <w:rsid w:val="00415B2A"/>
    <w:rsid w:val="004176DE"/>
    <w:rsid w:val="00420C45"/>
    <w:rsid w:val="00420E92"/>
    <w:rsid w:val="004234D6"/>
    <w:rsid w:val="004234EF"/>
    <w:rsid w:val="00423A1D"/>
    <w:rsid w:val="004247E5"/>
    <w:rsid w:val="00426D00"/>
    <w:rsid w:val="004275F1"/>
    <w:rsid w:val="00427DC6"/>
    <w:rsid w:val="00440B61"/>
    <w:rsid w:val="00451CB9"/>
    <w:rsid w:val="00452372"/>
    <w:rsid w:val="00460FBF"/>
    <w:rsid w:val="00463C04"/>
    <w:rsid w:val="00463E91"/>
    <w:rsid w:val="00465FCB"/>
    <w:rsid w:val="004723E8"/>
    <w:rsid w:val="00475E14"/>
    <w:rsid w:val="0049020B"/>
    <w:rsid w:val="00492AAC"/>
    <w:rsid w:val="00496B3F"/>
    <w:rsid w:val="004A046E"/>
    <w:rsid w:val="004B0A43"/>
    <w:rsid w:val="004B130F"/>
    <w:rsid w:val="004B1D93"/>
    <w:rsid w:val="004B6215"/>
    <w:rsid w:val="004C33A9"/>
    <w:rsid w:val="004C3F15"/>
    <w:rsid w:val="004C677C"/>
    <w:rsid w:val="004D25CF"/>
    <w:rsid w:val="004E004D"/>
    <w:rsid w:val="004E1BAE"/>
    <w:rsid w:val="004E3C91"/>
    <w:rsid w:val="004E5262"/>
    <w:rsid w:val="004F228B"/>
    <w:rsid w:val="004F2FDD"/>
    <w:rsid w:val="00501028"/>
    <w:rsid w:val="00506534"/>
    <w:rsid w:val="00507474"/>
    <w:rsid w:val="00507B5A"/>
    <w:rsid w:val="00507D0E"/>
    <w:rsid w:val="00510339"/>
    <w:rsid w:val="005106DC"/>
    <w:rsid w:val="005109CC"/>
    <w:rsid w:val="005124BA"/>
    <w:rsid w:val="0051262D"/>
    <w:rsid w:val="00515648"/>
    <w:rsid w:val="00516742"/>
    <w:rsid w:val="005167A0"/>
    <w:rsid w:val="0052123B"/>
    <w:rsid w:val="00522811"/>
    <w:rsid w:val="00524068"/>
    <w:rsid w:val="0052668A"/>
    <w:rsid w:val="005279ED"/>
    <w:rsid w:val="00527ABB"/>
    <w:rsid w:val="00527B2F"/>
    <w:rsid w:val="00527EF7"/>
    <w:rsid w:val="0053226F"/>
    <w:rsid w:val="00533616"/>
    <w:rsid w:val="00534C15"/>
    <w:rsid w:val="00536091"/>
    <w:rsid w:val="005407DC"/>
    <w:rsid w:val="00544B12"/>
    <w:rsid w:val="00552DCA"/>
    <w:rsid w:val="005539B6"/>
    <w:rsid w:val="00554403"/>
    <w:rsid w:val="0055570E"/>
    <w:rsid w:val="00556AF8"/>
    <w:rsid w:val="00560D7E"/>
    <w:rsid w:val="00561C4C"/>
    <w:rsid w:val="00563987"/>
    <w:rsid w:val="00563A3F"/>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1E58"/>
    <w:rsid w:val="005C2734"/>
    <w:rsid w:val="005C4276"/>
    <w:rsid w:val="005D34DF"/>
    <w:rsid w:val="005E003C"/>
    <w:rsid w:val="005E0597"/>
    <w:rsid w:val="005E5AD9"/>
    <w:rsid w:val="005E62F5"/>
    <w:rsid w:val="005E7616"/>
    <w:rsid w:val="005F1BBC"/>
    <w:rsid w:val="005F1D14"/>
    <w:rsid w:val="005F1FCA"/>
    <w:rsid w:val="005F7618"/>
    <w:rsid w:val="00604EA9"/>
    <w:rsid w:val="00606AC5"/>
    <w:rsid w:val="006109E1"/>
    <w:rsid w:val="00614B2D"/>
    <w:rsid w:val="0062198E"/>
    <w:rsid w:val="00625155"/>
    <w:rsid w:val="00625255"/>
    <w:rsid w:val="006312F9"/>
    <w:rsid w:val="006343FE"/>
    <w:rsid w:val="00634633"/>
    <w:rsid w:val="00636FF1"/>
    <w:rsid w:val="00637944"/>
    <w:rsid w:val="006379A0"/>
    <w:rsid w:val="00637E17"/>
    <w:rsid w:val="006431EB"/>
    <w:rsid w:val="00643B21"/>
    <w:rsid w:val="0065078D"/>
    <w:rsid w:val="00656B1D"/>
    <w:rsid w:val="00661F57"/>
    <w:rsid w:val="006653F8"/>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4B44"/>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565E"/>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911CB"/>
    <w:rsid w:val="007A1644"/>
    <w:rsid w:val="007A19CA"/>
    <w:rsid w:val="007B0292"/>
    <w:rsid w:val="007B2C41"/>
    <w:rsid w:val="007B31B8"/>
    <w:rsid w:val="007C4EDE"/>
    <w:rsid w:val="007C53D5"/>
    <w:rsid w:val="007C7F90"/>
    <w:rsid w:val="007D3179"/>
    <w:rsid w:val="007D3FD2"/>
    <w:rsid w:val="007D7052"/>
    <w:rsid w:val="007E04BC"/>
    <w:rsid w:val="007E0A06"/>
    <w:rsid w:val="007E0A88"/>
    <w:rsid w:val="007E1AD2"/>
    <w:rsid w:val="007E3DAB"/>
    <w:rsid w:val="007E3FA8"/>
    <w:rsid w:val="007E7413"/>
    <w:rsid w:val="007E7D69"/>
    <w:rsid w:val="007F0AF1"/>
    <w:rsid w:val="007F2168"/>
    <w:rsid w:val="007F30C9"/>
    <w:rsid w:val="007F6692"/>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6BC5"/>
    <w:rsid w:val="008A03AD"/>
    <w:rsid w:val="008A1302"/>
    <w:rsid w:val="008A1AA1"/>
    <w:rsid w:val="008A1EF7"/>
    <w:rsid w:val="008A2A27"/>
    <w:rsid w:val="008A2F05"/>
    <w:rsid w:val="008A3770"/>
    <w:rsid w:val="008A46E3"/>
    <w:rsid w:val="008A5488"/>
    <w:rsid w:val="008A7C26"/>
    <w:rsid w:val="008C0627"/>
    <w:rsid w:val="008C4FD5"/>
    <w:rsid w:val="008D09AF"/>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537D"/>
    <w:rsid w:val="00926F4D"/>
    <w:rsid w:val="00933EAD"/>
    <w:rsid w:val="00934E6B"/>
    <w:rsid w:val="00934EE8"/>
    <w:rsid w:val="0093553D"/>
    <w:rsid w:val="009459C2"/>
    <w:rsid w:val="0094751B"/>
    <w:rsid w:val="00952815"/>
    <w:rsid w:val="009550BB"/>
    <w:rsid w:val="00955705"/>
    <w:rsid w:val="00955BB3"/>
    <w:rsid w:val="00955F5C"/>
    <w:rsid w:val="00956C87"/>
    <w:rsid w:val="0095786F"/>
    <w:rsid w:val="00961748"/>
    <w:rsid w:val="00962DA2"/>
    <w:rsid w:val="00963515"/>
    <w:rsid w:val="00967C07"/>
    <w:rsid w:val="009727D4"/>
    <w:rsid w:val="009734F8"/>
    <w:rsid w:val="00980EB8"/>
    <w:rsid w:val="0098422E"/>
    <w:rsid w:val="009849F4"/>
    <w:rsid w:val="00984D7B"/>
    <w:rsid w:val="00986F67"/>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C69E5"/>
    <w:rsid w:val="009D1CA1"/>
    <w:rsid w:val="009D2438"/>
    <w:rsid w:val="009D24C7"/>
    <w:rsid w:val="009D4306"/>
    <w:rsid w:val="009D4E43"/>
    <w:rsid w:val="009D7F35"/>
    <w:rsid w:val="009E0139"/>
    <w:rsid w:val="009E3670"/>
    <w:rsid w:val="009E3AA8"/>
    <w:rsid w:val="009E56B1"/>
    <w:rsid w:val="009F3507"/>
    <w:rsid w:val="009F5166"/>
    <w:rsid w:val="009F5BA7"/>
    <w:rsid w:val="00A01A8E"/>
    <w:rsid w:val="00A04E17"/>
    <w:rsid w:val="00A051FA"/>
    <w:rsid w:val="00A12A69"/>
    <w:rsid w:val="00A1768E"/>
    <w:rsid w:val="00A43DC2"/>
    <w:rsid w:val="00A51E79"/>
    <w:rsid w:val="00A52E6D"/>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0790"/>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A97"/>
    <w:rsid w:val="00B11990"/>
    <w:rsid w:val="00B13F09"/>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3373"/>
    <w:rsid w:val="00B848AE"/>
    <w:rsid w:val="00B84C51"/>
    <w:rsid w:val="00B85B84"/>
    <w:rsid w:val="00B85E0A"/>
    <w:rsid w:val="00B93907"/>
    <w:rsid w:val="00BA0E81"/>
    <w:rsid w:val="00BA3B5A"/>
    <w:rsid w:val="00BA54A9"/>
    <w:rsid w:val="00BB2D74"/>
    <w:rsid w:val="00BB3A74"/>
    <w:rsid w:val="00BB3DE2"/>
    <w:rsid w:val="00BB44D2"/>
    <w:rsid w:val="00BC0DCC"/>
    <w:rsid w:val="00BC48F1"/>
    <w:rsid w:val="00BC6C6F"/>
    <w:rsid w:val="00BD3F5B"/>
    <w:rsid w:val="00BD6383"/>
    <w:rsid w:val="00BE08FA"/>
    <w:rsid w:val="00BE212E"/>
    <w:rsid w:val="00BE21EF"/>
    <w:rsid w:val="00BE27E8"/>
    <w:rsid w:val="00BE44AE"/>
    <w:rsid w:val="00BE587C"/>
    <w:rsid w:val="00BE598C"/>
    <w:rsid w:val="00BF5AC7"/>
    <w:rsid w:val="00BF6E83"/>
    <w:rsid w:val="00C013DB"/>
    <w:rsid w:val="00C03855"/>
    <w:rsid w:val="00C04C7A"/>
    <w:rsid w:val="00C04DC3"/>
    <w:rsid w:val="00C11B79"/>
    <w:rsid w:val="00C12D1D"/>
    <w:rsid w:val="00C15D26"/>
    <w:rsid w:val="00C16504"/>
    <w:rsid w:val="00C17671"/>
    <w:rsid w:val="00C264B8"/>
    <w:rsid w:val="00C36504"/>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4B10"/>
    <w:rsid w:val="00C854DB"/>
    <w:rsid w:val="00C85D4E"/>
    <w:rsid w:val="00CA3FE3"/>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4A69"/>
    <w:rsid w:val="00D15E2B"/>
    <w:rsid w:val="00D16A0C"/>
    <w:rsid w:val="00D20394"/>
    <w:rsid w:val="00D22A0C"/>
    <w:rsid w:val="00D2386A"/>
    <w:rsid w:val="00D2413A"/>
    <w:rsid w:val="00D26620"/>
    <w:rsid w:val="00D36E1B"/>
    <w:rsid w:val="00D41AB8"/>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977D2"/>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122"/>
    <w:rsid w:val="00DF0E7B"/>
    <w:rsid w:val="00DF29FD"/>
    <w:rsid w:val="00DF2BA8"/>
    <w:rsid w:val="00DF3E54"/>
    <w:rsid w:val="00E007D3"/>
    <w:rsid w:val="00E00AE7"/>
    <w:rsid w:val="00E01D57"/>
    <w:rsid w:val="00E02852"/>
    <w:rsid w:val="00E1232E"/>
    <w:rsid w:val="00E129D5"/>
    <w:rsid w:val="00E13811"/>
    <w:rsid w:val="00E14111"/>
    <w:rsid w:val="00E162DC"/>
    <w:rsid w:val="00E16F6F"/>
    <w:rsid w:val="00E20A37"/>
    <w:rsid w:val="00E22034"/>
    <w:rsid w:val="00E2324A"/>
    <w:rsid w:val="00E242FF"/>
    <w:rsid w:val="00E258AF"/>
    <w:rsid w:val="00E3004E"/>
    <w:rsid w:val="00E333CE"/>
    <w:rsid w:val="00E3419E"/>
    <w:rsid w:val="00E376D2"/>
    <w:rsid w:val="00E40288"/>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4CCA"/>
    <w:rsid w:val="00E7585C"/>
    <w:rsid w:val="00E75946"/>
    <w:rsid w:val="00E76218"/>
    <w:rsid w:val="00E772ED"/>
    <w:rsid w:val="00E8363C"/>
    <w:rsid w:val="00E838AA"/>
    <w:rsid w:val="00E84A84"/>
    <w:rsid w:val="00E853DF"/>
    <w:rsid w:val="00E859C0"/>
    <w:rsid w:val="00E91B8D"/>
    <w:rsid w:val="00E965FA"/>
    <w:rsid w:val="00EA0A3B"/>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06063"/>
    <w:rsid w:val="00F1134F"/>
    <w:rsid w:val="00F155B8"/>
    <w:rsid w:val="00F17680"/>
    <w:rsid w:val="00F21830"/>
    <w:rsid w:val="00F23910"/>
    <w:rsid w:val="00F270D6"/>
    <w:rsid w:val="00F301E8"/>
    <w:rsid w:val="00F32D9D"/>
    <w:rsid w:val="00F33813"/>
    <w:rsid w:val="00F33833"/>
    <w:rsid w:val="00F345F3"/>
    <w:rsid w:val="00F35201"/>
    <w:rsid w:val="00F369C1"/>
    <w:rsid w:val="00F36ED3"/>
    <w:rsid w:val="00F4646E"/>
    <w:rsid w:val="00F473EB"/>
    <w:rsid w:val="00F5058C"/>
    <w:rsid w:val="00F52287"/>
    <w:rsid w:val="00F538FC"/>
    <w:rsid w:val="00F577AD"/>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A3F"/>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semiHidden/>
    <w:unhideWhenUsed/>
    <w:qFormat/>
    <w:rsid w:val="00B833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Emphasis">
    <w:name w:val="Emphasis"/>
    <w:basedOn w:val="DefaultParagraphFont"/>
    <w:uiPriority w:val="20"/>
    <w:qFormat/>
    <w:rsid w:val="0092537D"/>
    <w:rPr>
      <w:i/>
      <w:iCs/>
    </w:rPr>
  </w:style>
  <w:style w:type="character" w:customStyle="1" w:styleId="Heading4Char">
    <w:name w:val="Heading 4 Char"/>
    <w:basedOn w:val="DefaultParagraphFont"/>
    <w:link w:val="Heading4"/>
    <w:uiPriority w:val="9"/>
    <w:semiHidden/>
    <w:rsid w:val="00B83373"/>
    <w:rPr>
      <w:rFonts w:asciiTheme="majorHAnsi" w:eastAsiaTheme="majorEastAsia" w:hAnsiTheme="majorHAnsi" w:cstheme="majorBidi"/>
      <w:i/>
      <w:iCs/>
      <w:noProof/>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02071611">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0796754">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1844248">
      <w:bodyDiv w:val="1"/>
      <w:marLeft w:val="0"/>
      <w:marRight w:val="0"/>
      <w:marTop w:val="0"/>
      <w:marBottom w:val="0"/>
      <w:divBdr>
        <w:top w:val="none" w:sz="0" w:space="0" w:color="auto"/>
        <w:left w:val="none" w:sz="0" w:space="0" w:color="auto"/>
        <w:bottom w:val="none" w:sz="0" w:space="0" w:color="auto"/>
        <w:right w:val="none" w:sz="0" w:space="0" w:color="auto"/>
      </w:divBdr>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431556890">
      <w:bodyDiv w:val="1"/>
      <w:marLeft w:val="0"/>
      <w:marRight w:val="0"/>
      <w:marTop w:val="0"/>
      <w:marBottom w:val="0"/>
      <w:divBdr>
        <w:top w:val="none" w:sz="0" w:space="0" w:color="auto"/>
        <w:left w:val="none" w:sz="0" w:space="0" w:color="auto"/>
        <w:bottom w:val="none" w:sz="0" w:space="0" w:color="auto"/>
        <w:right w:val="none" w:sz="0" w:space="0" w:color="auto"/>
      </w:divBdr>
    </w:div>
    <w:div w:id="455029848">
      <w:bodyDiv w:val="1"/>
      <w:marLeft w:val="0"/>
      <w:marRight w:val="0"/>
      <w:marTop w:val="0"/>
      <w:marBottom w:val="0"/>
      <w:divBdr>
        <w:top w:val="none" w:sz="0" w:space="0" w:color="auto"/>
        <w:left w:val="none" w:sz="0" w:space="0" w:color="auto"/>
        <w:bottom w:val="none" w:sz="0" w:space="0" w:color="auto"/>
        <w:right w:val="none" w:sz="0" w:space="0" w:color="auto"/>
      </w:divBdr>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2239831">
      <w:bodyDiv w:val="1"/>
      <w:marLeft w:val="0"/>
      <w:marRight w:val="0"/>
      <w:marTop w:val="0"/>
      <w:marBottom w:val="0"/>
      <w:divBdr>
        <w:top w:val="none" w:sz="0" w:space="0" w:color="auto"/>
        <w:left w:val="none" w:sz="0" w:space="0" w:color="auto"/>
        <w:bottom w:val="none" w:sz="0" w:space="0" w:color="auto"/>
        <w:right w:val="none" w:sz="0" w:space="0" w:color="auto"/>
      </w:divBdr>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16789505">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07514709">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2830765">
      <w:bodyDiv w:val="1"/>
      <w:marLeft w:val="0"/>
      <w:marRight w:val="0"/>
      <w:marTop w:val="0"/>
      <w:marBottom w:val="0"/>
      <w:divBdr>
        <w:top w:val="none" w:sz="0" w:space="0" w:color="auto"/>
        <w:left w:val="none" w:sz="0" w:space="0" w:color="auto"/>
        <w:bottom w:val="none" w:sz="0" w:space="0" w:color="auto"/>
        <w:right w:val="none" w:sz="0" w:space="0" w:color="auto"/>
      </w:divBdr>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0052298">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0</TotalTime>
  <Pages>34</Pages>
  <Words>14307</Words>
  <Characters>81555</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65</cp:revision>
  <dcterms:created xsi:type="dcterms:W3CDTF">2025-05-24T04:46:00Z</dcterms:created>
  <dcterms:modified xsi:type="dcterms:W3CDTF">2025-07-2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